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BE0EA7E" w14:textId="277CCA99" w:rsidR="00EF4B62" w:rsidRPr="00FD4C9C" w:rsidRDefault="00FD4C9C">
      <w:pPr>
        <w:rPr>
          <w:lang w:val="en-US"/>
        </w:rPr>
      </w:pPr>
      <w:sdt>
        <w:sdtPr>
          <w:alias w:val="To edit, see citavi.com/edit"/>
          <w:tag w:val="CitaviPlaceholder#c71ead79-e6c0-40c8-8c61-5eca97e1cad3"/>
          <w:id w:val="557750159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NjE0ZGYwLWFkZDEtNGE5ZS05ZDgwLTEzZWNlMDE1MGJhNCIsIlJhbmdlTGVuZ3RoIjoyOSwiUmVmZXJlbmNlSWQiOiJkZGYyMjYxOC0yOWExLTQzYjUtYjQzZi02ODA4ZDg1MjcxO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cmVmIjoiOCJ9fSx7IiRpZCI6IjIwIiwiJHR5cGUiOiJTd2lzc0FjYWRlbWljLkNpdGF2aS5QZXJzb24sIFN3aXNzQWNhZGVtaWMuQ2l0YXZpIiwiRmlyc3ROYW1lIjoiQXVzdGVqYSIsIkxhc3ROYW1lIjoiU3ViYWNpdXRlIiwiUHJvdGVjdGVkIjpmYWxzZSwiU2V4IjowLCJDcmVhdGVkQnkiOiJfQ2hyaXN0aW5lIE51c3NiYXVtIiwiQ3JlYXRlZE9uIjoiMjAyMy0xMS0xN1QwOToxMToyNSIsIk1vZGlmaWVkQnkiOiJfQ2hyaXN0aW5lIE51c3NiYXVtIiwiSWQiOiIxYTU3MDg0Zi0wMjk1LTRmMjctYTYyYS1mNzgyMzNlYWUyMzciLCJNb2RpZmllZE9uIjoiMjAyMy0xMS0xN1QwOToxMToyNSIsIlByb2plY3QiOnsiJHJlZiI6IjgifX0seyIkaWQiOiIyMS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F0ZTIiOiIwMy4xMS4yMDIxIiwiRG9pIjoiMTAuMTA0NC8yMDIxX0pTTEhSLTIxLTAwMTUzIiwiRWRpdG9ycyI6W10sIkV2YWx1YXRpb25Db21wbGV4aXR5IjowLCJFdmFsdWF0aW9uU291cmNlVGV4dEZvcm1hdCI6MCwiR3JvdXBzIjpbXSwiSGFzTGFiZWwxIjpmYWxzZSwiSGFzTGFiZWwyIjpmYWxzZSwiS2V5d29yZHMiOltdLCJMYW5ndWFnZSI6ImVuZy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M0NzMxNTc3IiwiVXJpU3RyaW5nIjoiaHR0cDovL3d3dy5uY2JpLm5sbS5uaWguZ292L3B1Ym1lZC8zNDczMTU3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xN1QwOToxMToyNSIsIk1vZGlmaWVkQnkiOiJfQ2hyaXN0aW5lIE51c3NiYXVtIiwiSWQiOiIwOGEzYmI4OS1iMmVkLTQzNjItYjhiMy02MGY2MDlkYTNmYjQiLCJNb2RpZmllZE9uIjoiMjAyMy0xMS0xN1QwOToxMToyNS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NDQvMjAyMV9KU0xIUi0yMS0wMDE1MyIsIlVyaVN0cmluZyI6Imh0dHBzOi8vZG9pLm9yZy8xMC4xMDQ0LzIwMjFfSlNMSFItMjEtMDAxNT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dUMDk6MTE6MjUiLCJNb2RpZmllZEJ5IjoiX0NocmlzdGluZSBOdXNzYmF1bSIsIklkIjoiMmMxYmJlOGUtOGNkNS00OTg0LWIzYjEtNzI5MzAzMWE5M2QzIiwiTW9kaWZpZWRPbiI6IjIwMjMtMTEtMTdUMDk6MTE6MjU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5MTUwNjY2IiwiVXJpU3RyaW5nIjoiaHR0cHM6Ly93d3cubmNiaS5ubG0ubmloLmdvdi9wbWMvYXJ0aWNsZXMvUE1DOTE1MDY2N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yZWYiOiIyOCJ9XS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gifX0seyIkaWQiOiI2MS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OCJ9fSx7IiRpZCI6IjYyIiwiJHR5cGUiOiJTd2lzc0FjYWRlbWljLkNpdGF2aS5QZXJzb24sIFN3aXNzQWNhZGVtaWMuQ2l0YXZpIiwiRmlyc3ROYW1lIjoiVGVycmFuY2UiLCJMYXN0TmFtZSI6Ik5lYXJleSIsIk1pZGRsZU5hbWUiOiJNLiIsIlByb3RlY3RlZCI6ZmFsc2UsIlNleCI6MiwiQ3JlYXRlZEJ5IjoiX0NocmlzdGluZSBOdXNzYmF1bSIsIkNyZWF0ZWRPbiI6IjIwMjEtMTEtMTdUMTA6MTA6MzAiLCJNb2RpZmllZEJ5IjoiX0NocmlzdGluZSBOdXNzYmF1bSIsIklkIjoiYmYxMjYxZDUtZDk0OC00OGI3LTkwY2QtY2Q4ZmM1ZDA2OGZlIiwiTW9kaWZpZWRPbiI6IjIwMjEtMTEtMTdUMTA6MTA6MzA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NjM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gifX1dLCJDaXRhdGlvbktleVVwZGF0ZVR5cGUiOjAsIkNvbGxhYm9yYXRvcnMiOltdLCJEb2kiOiIxMC4xMTA5L1RBRkZDLjIwMTcuMjc2MzEzNCIsIkVkaXRvcnMiOltdLCJFdmFsdWF0aW9uQ29tcGxleGl0eSI6MCwiRXZhbHVhdGlvblNvdXJjZVRleHRGb3JtYXQiOjAsIkdyb3VwcyI6W10sIkhhc0xhYmVsMSI6ZmFsc2UsIkhhc0xhYmVsMiI6ZmFsc2UsIktleXdvcmRzIjpbXS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OCJ9fV0sIk51bWJlciI6IjIiLCJPcmdhbml6YXRpb25zIjpbXSwiT3RoZXJzSW52b2x2ZWQiOltdLCJQYWdlUmFuZ2UiOiI8c3A+XHJcbiAgPG4+MzYxPC9uPlxyXG4gIDxpbj50cnVlPC9pbj5cclxuICA8b3M+MzYxPC9vcz5cclxuICA8cHM+MzYxPC9wcz5cclxuPC9zcD5cclxuPGVwPlxyXG4gIDxuPjM3Mjwvbj5cclxuICA8aW4+dHJ1ZTwvaW4+XHJcbiAgPG9zPjM3Mjwvb3M+XHJcbiAgPHBzPjM3MjwvcHM+XHJcbjwvZXA+XHJcbjxvcz4zNjEtMzcyPC9vcz4iLCJQZXJpb2RpY2FsIjp7IiRpZCI6Ijc2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4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4My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4N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ODU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OCJ9fSx7IiRpZCI6Ijg2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OCJ9fSx7IiRpZCI6Ijg3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OTg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5OSIsIiR0eXBlIjoiU3dpc3NBY2FkZW1pYy5DaXRhdmkuTG9jYXRpb24sIFN3aXNzQWNhZGVtaWMuQ2l0YXZpIiwiQWRkcmVzcyI6eyIkaWQiOiIxMDA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TA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zLTExLTIxVDA5OjAwOjA3IiwiTW9kaWZpZWRCeSI6Il9DaHJpc3RpbmUgTnVzc2JhdW0iLCJJZCI6ImI2YThjMTFlLWJiY2QtNDgzNC1hNmNkLWE0NTk1YzExODAyMiIsIk1vZGlmaWVkT24iOiIyMDIzLTExLTIxVDA5OjAwOjA3IiwiUHJvamVjdCI6eyIkcmVmIjoiOCJ9fSx7IiRpZCI6IjEwMiIsIiR0eXBlIjoiU3dpc3NBY2FkZW1pYy5DaXRhdmkuTG9jYXRpb24sIFN3aXNzQWNhZGVtaWMuQ2l0YXZpIiwiQWRkcmVzcyI6eyIkaWQiOiIxMDM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E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MmU5ZTlhZDgtMDRlMi00MzYwLWI0MTYtZmJhZDYyNTc4N2IwIiwiTW9kaWZpZWRPbiI6IjIwMjMtMTEtMjFUMDk6MDA6MDciLCJQcm9qZWN0Ijp7IiRyZWYiOiI4In19XSwiT3JnYW5pemF0aW9ucyI6W10sIk90aGVyc0ludm9sdmVkIjpbXSwiUGFnZVJhbmdlIjoiPHNwPlxyXG4gIDxuPjE8L24+XHJcbiAgPGluPnRydWU8L2luPlxyXG4gIDxvcz4xPC9vcz5cclxuICA8cHM+MTwvcHM+XHJcbjwvc3A+XHJcbjxlcD5cclxuICA8bj41PC9uPlxyXG4gIDxpbj50cnVlPC9pbj5cclxuICA8b3M+NTwvb3M+XHJcbiAgPHBzPjU8L3BzPlxyXG48L2VwPlxyXG48b3M+MS01PC9vcz4iLCJQYXJlbnRSZWZlcmVuY2UiOnsiJGlkIjoiMTA1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xMDY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OCJ9fSx7IiRpZCI6IjEwNyIsIiR0eXBlIjoiU3dpc3NBY2FkZW1pYy5DaXRhdmkuUGVyc29uLCBTd2lzc0FjYWRlbWljLkNpdGF2aSIsIkZpcnN0TmFtZSI6Ik1hdGhpZXUiLCJMYXN0TmFtZSI6IkJhcnRoZXQiLCJQcm90ZWN0ZWQiOmZhbHNlLCJTZXgiOjIsIkNyZWF0ZWRCeSI6Il9DaHJpc3RpbmUgTnVzc2JhdW0iLCJDcmVhdGVkT24iOiIyMDIzLTExLTIxVDA5OjAwOjA3IiwiTW9kaWZpZWRCeSI6Il9DaHJpc3RpbmUgTnVzc2JhdW0iLCJJZCI6IjY0NGU2ZTNlLTQ5MjAtNDEyNy04MzdiLWNlNGExZmNmMmIyMyIsIk1vZGlmaWVkT24iOiIyMDIzLTExLTIxVDA5OjAwOjA3IiwiUHJvamVjdCI6eyIkcmVmIjoiOCJ9fSx7IiRpZCI6IjEwOC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EwOSIsIiR0eXBlIjoiU3dpc3NBY2FkZW1pYy5DaXRhdmkuTG9jYXRpb24sIFN3aXNzQWNhZGVtaWMuQ2l0YXZpIiwiQWRkcmVzcyI6eyIkaWQiOiIxMTAiLCIkdHlwZSI6IlN3aXNzQWNhZGVtaWMuQ2l0YXZpLkxpbmtlZFJlc291cmNlLCBTd2lzc0FjYWRlbWljLkNpdGF2aSIsIkxpbmtlZFJlc291cmNlVHlwZSI6NSwiT3JpZ2luYWxTdHJpbmciOiIxMC4xMTQ1LzMxMjM1MTQiLCJVcmlTdHJpbmciOiJodHRwczovL2RvaS5vcmcvMTAuMTE0NS8zMTIzNTE0IiwiTGlua2VkUmVzb3VyY2VTdGF0dXMiOjgsIlByb3BlcnRpZXMiOnsiJGlkIjoiMT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ExMi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g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0LTA3LTA4VDE0OjQwOjU2IiwiUHJvamVjdCI6eyIkcmVmIjoiOC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yZWYiOiI4NSJ9LHsiJHJlZiI6Ijg3In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E5IiwiJHR5cGUiOiJTd2lzc0FjYWRlbWljLkNpdGF2aS5Mb2NhdGlvbiwgU3dpc3NBY2FkZW1pYy5DaXRhdmkiLCJBZGRyZXNzIjp7IiRpZCI6IjEyMC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yMiIsIiR0eXBlIjoiU3dpc3NBY2FkZW1pYy5DaXRhdmkuTG9jYXRpb24sIFN3aXNzQWNhZGVtaWMuQ2l0YXZpIiwiQWRkcmVzcyI6eyIkaWQiOiIxMjM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+XHJcbiAgPG4+Mjg2Mzwvbj5cclxuICA8aW4+dHJ1ZTwvaW4+XHJcbiAgPG9zPjI4NjM8L29zPlxyXG4gIDxwcz4yODYzPC9wcz5cclxuPC9zcD5cclxuPGVwPlxyXG4gIDxuPjI4Njc8L24+XHJcbiAgPGluPnRydWU8L2luPlxyXG4gIDxvcz4yODY3PC9vcz5cclxuICA8cHM+Mjg2NzwvcHM+XHJcbjwvZXA+XHJcbjxvcz4yODYzLTI4Njc8L29zPiIsIlBhcmVudFJlZmVyZW5jZSI6eyIkaWQiOiIxMjUiLCIkdHlwZSI6IlN3aXNzQWNhZGVtaWMuQ2l0YXZpLlJlZmVyZW5jZSwgU3dpc3NBY2FkZW1pYy5DaXRhdmkiLCJBYnN0cmFjdENvbXBsZXhpdHkiOjAsIkFic3RyYWN0U291cmNlVGV4dEZvcm1hdCI6MCwiQXV0aG9ycyI6W10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MTI2IiwiJHR5cGUiOiJTd2lzc0FjYWRlbWljLkNpdGF2aS5Mb2NhdGlvbiwgU3dpc3NBY2FkZW1pYy5DaXRhdmkiLCJBZGRyZXNzIjp7IiRpZCI6IjEyNy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E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gifX0seyIkaWQiOiIxMjkiLCIkdHlwZSI6IlN3aXNzQWNhZGVtaWMuQ2l0YXZpLkxvY2F0aW9uLCBTd2lzc0FjYWRlbWljLkNpdGF2aSIsIkFkZHJlc3MiOnsiJGlkIjoiMTMw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T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gifX1dLCJPcmdhbml6YXRpb25zIjpbXSwiT3RoZXJzSW52b2x2ZWQiOltdLCJQbGFjZU9mUHVibGljYXRpb24iOiJJU0NBIiwiUHVibGlzaGVycyI6W3siJGlkIjoiMTMy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g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0LTA3LTA4VDE0OjQwOjU3IiwiUHJvamVjdCI6eyIkcmVmIjoiOC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MT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E1MyIsIiR0eXBlIjoiU3dpc3NBY2FkZW1pYy5DaXRhdmkuTG9jYXRpb24sIFN3aXNzQWNhZGVtaWMuQ2l0YXZpIiwiQWRkcmVzcyI6eyIkaWQiOiIxNTQiLCIkdHlwZSI6IlN3aXNzQWNhZGVtaWMuQ2l0YXZpLkxpbmtlZFJlc291cmNlLCBTd2lzc0FjYWRlbWljLkNpdGF2aSIsIkxpbmtlZFJlc291cmNlVHlwZSI6NSwiT3JpZ2luYWxTdHJpbmciOiIxMC4xMDE2L2ouY3NsLjIwMTYuMDYuMDA0IiwiVXJpU3RyaW5nIjoiaHR0cHM6Ly9kb2kub3JnLzEwLjEwMTYvai5jc2wuMjAxNi4wNi4wMDQiLCJMaW5rZWRSZXNvdXJjZVN0YXR1cyI6OCwiUHJvcGVydGllcyI6eyIkaWQiOiIx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OCJ9fV0sIk9yZ2FuaXphdGlvbnMiOltdLCJPdGhlcnNJbnZvbHZlZCI6W10sIlBhZ2VSYW5nZSI6IjxzcD5cclxuICA8bj4xMTY8L24+XHJcbiAgPGluPnRydWU8L2luPlxyXG4gIDxvcz4xMTY8L29zPlxyXG4gIDxwcz4xMTY8L3BzPlxyXG48L3NwPlxyXG48ZXA+XHJcbiAgPG4+MTI3PC9uPlxyXG4gIDxpbj50cnVlPC9pbj5cclxuICA8b3M+MTI3PC9vcz5cclxuICA8cHM+MTI3PC9wcz5cclxuPC9lcD5cclxuPG9zPjExNi0xMjc8L29zPiIsIlBlcmlvZGljYWwiOnsiJGlkIjoiMTU2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4In19LHsiJGlkIjoiMTY1IiwiJHR5cGUiOiJTd2lzc0FjYWRlbWljLkNpdGF2aS5QZXJzb24sIFN3aXNzQWNhZGVtaWMuQ2l0YXZpIiwiRmlyc3ROYW1lIjoiUmFjaGVsIiwiTGFzdE5hbWUiOiJNY0Rvbm5lbGwiLCJQcm90ZWN0ZWQiOmZhbHNlLCJTZXgiOjEsIkNyZWF0ZWRCeSI6Il9DaHJpc3RpbmUgTnVzc2JhdW0iLCJDcmVhdGVkT24iOiIyMDIyLTAzLTAxVDEwOjM0OjMwIiwiTW9kaWZpZWRCeSI6Il9DaHJpc3RpbmUgTnVzc2JhdW0iLCJJZCI6Ijk4NTU2NmUxLTczMGMtNDBjYS05ZWE1LTdmMzhmYThhZDljZSIsIk1vZGlmaWVkT24iOiIyMDIyLTAzLTAxVDEwOjM0OjMwIiwiUHJvamVjdCI6eyIkcmVmIjoiOCJ9fV0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E2NiIsIiR0eXBlIjoiU3dpc3NBY2FkZW1pYy5DaXRhdmkuTG9jYXRpb24sIFN3aXNzQWNhZGVtaWMuQ2l0YXZpIiwiQWRkcmVzcyI6eyIkaWQiOiIxNjc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i0wMy0wMVQxMDozNDozMCIsIk1vZGlmaWVkQnkiOiJfQ2hyaXN0aW5lIE51c3NiYXVtIiwiSWQiOiJjYjA5NTRhZi0yNmQ0LTRlZWUtYjhhZi02OGViNmNhY2UyZWEiLCJNb2RpZmllZE9uIjoiMjAyMi0wMy0wMVQxMDozNDozMCIsIlByb2plY3QiOnsiJHJlZiI6IjgifX0seyIkaWQiOiIxNjkiLCIkdHlwZSI6IlN3aXNzQWNhZGVtaWMuQ2l0YXZpLkxvY2F0aW9uLCBTd2lzc0FjYWRlbWljLkNpdGF2aSIsIkFkZHJlc3MiOnsiJGlkIjoiMTcw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czIiwiJHR5cGUiOiJTd2lzc0FjYWRlbWljLkNpdGF2aS5Mb2NhdGlvbiwgU3dpc3NBY2FkZW1pYy5DaXRhdmkiLCJBZGRyZXNzIjp7IiRpZCI6IjE3NCIsIiR0eXBlIjoiU3dpc3NBY2FkZW1pYy5DaXRhdmkuTGlua2VkUmVzb3VyY2UsIFN3aXNzQWNhZGVtaWMuQ2l0YXZpIiwiTGlua2VkUmVzb3VyY2VUeXBlIjo1LCJPcmlnaW5hbFN0cmluZyI6IjEwLjIxNDM3L0ludGVyc3BlZWNoLjIwMTciLCJVcmlTdHJpbmciOiJodHRwczovL2RvaS5vcmcvMTAuMjE0MzcvSW50ZXJzcGVlY2guMjAxNyIsIkxpbmtlZFJlc291cmNlU3RhdHVzIjo4LCJQcm9wZXJ0aWVzIjp7IiRpZCI6IjE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E4MiIsIiR0eXBlIjoiU3dpc3NBY2FkZW1pYy5DaXRhdmkuUGVyc29uLCBTd2lzc0FjYWRlbWljLkNpdGF2aSIsIkZpcnN0TmFtZSI6Ik1hcmsiLCJMYXN0TmFtZSI6IkxlaG1hbiIsIk1pZGRsZU5hbWUiOiJFLiIsIlByb3RlY3RlZCI6ZmFsc2UsIlNleCI6MCwiQ3JlYXRlZEJ5IjoiX0NocmlzdGluZSBOdXNzYmF1bSIsIkNyZWF0ZWRPbiI6IjIwMjEtMTEtMTdUMDk6MzU6MjMiLCJNb2RpZmllZEJ5IjoiX0NocmlzdGluZSBOdXNzYmF1bSIsIklkIjoiZmU2MThhMGMtYjIzMy00MTQ5LWE0ZDUtZjU1MWMyNTI4MjI5IiwiTW9kaWZpZWRPbiI6IjIwMjEtMTEtMTdUMDk6MzU6MjMiLCJQcm9qZWN0Ijp7IiRyZWYiOiI4In19LHsiJGlkIjoiMTgz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OCJ9fV0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E4NCIsIiR0eXBlIjoiU3dpc3NBY2FkZW1pYy5DaXRhdmkuTG9jYXRpb24sIFN3aXNzQWNhZGVtaWMuQ2l0YXZpIiwiQWRkcmVzcyI6eyIkaWQiOiIxODUiLCIkdHlwZSI6IlN3aXNzQWNhZGVtaWMuQ2l0YXZpLkxpbmtlZFJlc291cmNlLCBTd2lzc0FjYWRlbWljLkNpdGF2aSIsIkxpbmtlZFJlc291cmNlVHlwZSI6NSwiT3JpZ2luYWxTdHJpbmciOiIxMC4yNDY2L3Btcy4xMDAuMi4yOTUtMzA0IiwiVXJpU3RyaW5nIjoiaHR0cHM6Ly9kb2kub3JnLzEwLjI0NjYvcG1zLjEwMC4yLjI5NS0zMDQiLCJMaW5rZWRSZXNvdXJjZVN0YXR1cyI6OCwiUHJvcGVydGllcyI6eyIkaWQiOiIxO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OCJ9fSx7IiRpZCI6IjE4NyIsIiR0eXBlIjoiU3dpc3NBY2FkZW1pYy5DaXRhdmkuTG9jYXRpb24sIFN3aXNzQWNhZGVtaWMuQ2l0YXZpIiwiQWRkcmVzcyI6eyIkaWQiOiIxODgiLCIkdHlwZSI6IlN3aXNzQWNhZGVtaWMuQ2l0YXZpLkxpbmtlZFJlc291cmNlLCBTd2lzc0FjYWRlbWljLkNpdGF2aSIsIkxpbmtlZFJlc291cmNlVHlwZSI6NSwiT3JpZ2luYWxTdHJpbmciOiIxNTk3NDMzNyIsIlVyaVN0cmluZyI6Imh0dHA6Ly93d3cubmNiaS5ubG0ubmloLmdvdi9wdWJtZWQvMTU5NzQzMzciLCJMaW5rZWRSZXNvdXJjZVN0YXR1cyI6OCwiUHJvcGVydGllcyI6eyIkaWQiOiIxO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OCJ9fV0sIk51bWJlciI6IjIiLCJPcmdhbml6YXRpb25zIjpbXSwiT3RoZXJzSW52b2x2ZWQiOltdLCJQYWdlUmFuZ2UiOiI8c3A+XHJcbiAgPG4+Mjk1PC9uPlxyXG4gIDxpbj50cnVlPC9pbj5cclxuICA8b3M+Mjk1PC9vcz5cclxuICA8cHM+Mjk1PC9wcz5cclxuPC9zcD5cclxuPGVwPlxyXG4gIDxuPjMwNDwvbj5cclxuICA8aW4+dHJ1ZTwvaW4+XHJcbiAgPG9zPjMwNDwvb3M+XHJcbiAgPHBzPjMwNDwvcHM+XHJcbjwvZXA+XHJcbjxvcz4yOTUtMzA0PC9vcz4iLCJQZXJpb2RpY2FsIjp7IiRpZCI6IjE5MC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HJlZiI6IjgifX0seyIkaWQiOiIxOTc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4In19XS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MTk4IiwiJHR5cGUiOiJTd2lzc0FjYWRlbWljLkNpdGF2aS5Mb2NhdGlvbiwgU3dpc3NBY2FkZW1pYy5DaXRhdmkiLCJBZGRyZXNzIjp7IiRpZCI6IjE5OSIsIiR0eXBlIjoiU3dpc3NBY2FkZW1pYy5DaXRhdmkuTGlua2VkUmVzb3VyY2UsIFN3aXNzQWNhZGVtaWMuQ2l0YXZpIiwiTGlua2VkUmVzb3VyY2VUeXBlIjo1LCJPcmlnaW5hbFN0cmluZyI6IjEwLjEwMTYvai5jaGJyLjIwMjQuMTAwNDMwIiwiVXJpU3RyaW5nIjoiaHR0cHM6Ly9kb2kub3JnLzEwLjEwMTYvai5jaGJyLjIwMjQuMTAwNDMwIiwiTGlua2VkUmVzb3VyY2VTdGF0dXMiOjgsIlByb3BlcnRpZXMiOnsiJGlkIjoiMjA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gifX1dLCJPcmdhbml6YXRpb25zIjpbXSwiT3RoZXJzSW52b2x2ZWQiOltdLCJQYWdlUmFuZ2UiOiI8c3A+XHJcbiAgPG4+MTAwNDMwPC9uPlxyXG4gIDxpbj50cnVlPC9pbj5cclxuICA8b3M+MTAwNDMwPC9vcz5cclxuICA8cHM+MTAwNDMwPC9wcz5cclxuPC9zcD5cclxuPG9zPjEwMDQzMDwvb3M+IiwiUGVyaW9kaWNhbCI6eyIkaWQiOiIyMDE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gifX0seyIkaWQiOiIyMDk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4In19XS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IxMCIsIiR0eXBlIjoiU3dpc3NBY2FkZW1pYy5DaXRhdmkuTG9jYXRpb24sIFN3aXNzQWNhZGVtaWMuQ2l0YXZpIiwiQWRkcmVzcyI6eyIkaWQiOiIyMTE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y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OCJ9fSx7IiRpZCI6IjIxMyIsIiR0eXBlIjoiU3dpc3NBY2FkZW1pYy5DaXRhdmkuTG9jYXRpb24sIFN3aXNzQWNhZGVtaWMuQ2l0YXZpIiwiQWRkcmVzcyI6eyIkaWQiOiIyMTQ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4In19LHsiJGlkIjoiMjE2IiwiJHR5cGUiOiJTd2lzc0FjYWRlbWljLkNpdGF2aS5Mb2NhdGlvbiwgU3dpc3NBY2FkZW1pYy5DaXRhdmkiLCJBZGRyZXNzIjp7IiRpZCI6IjIxNy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yNSIsIiR0eXBlIjoiU3dpc3NBY2FkZW1pYy5DaXRhdmkuTG9jYXRpb24sIFN3aXNzQWNhZGVtaWMuQ2l0YXZpIiwiQWRkcmVzcyI6eyIkaWQiOiIyMjY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E4IiwiTW9kaWZpZWRCeSI6Il9DaHJpc3RpbmUgTnVzc2JhdW0iLCJJZCI6ImU0YTc1ZTk0LWIxNTAtNGNlMS05NWFiLWEwMGE5ZjkwMDA4YSIsIk1vZGlmaWVkT24iOiIyMDI0LTA3LTAzVDE0OjMxOjE4IiwiUHJvamVjdCI6eyIkcmVmIjoiOCJ9fSx7IiRpZCI6IjIyOCIsIiR0eXBlIjoiU3dpc3NBY2FkZW1pYy5DaXRhdmkuTG9jYXRpb24sIFN3aXNzQWNhZGVtaWMuQ2l0YXZpIiwiQWRkcmVzcyI6eyIkaWQiOiIyMjk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M1QxNDozMToxOCIsIk1vZGlmaWVkQnkiOiJfQ2hyaXN0aW5lIE51c3NiYXVtIiwiSWQiOiIxOTFlYWIyZS0yMjc4LTRlY2YtODdmMy1mOWViNmY5NzcxNmQiLCJNb2RpZmllZE9uIjoiMjAyNC0wNy0wM1QxNDozMToxOCIsIlByb2plY3QiOnsiJHJlZiI6IjgifX0seyIkaWQiOiIyMzEiLCIkdHlwZSI6IlN3aXNzQWNhZGVtaWMuQ2l0YXZpLkxvY2F0aW9uLCBTd2lzc0FjYWRlbWljLkNpdGF2aSIsIkFkZHJlc3MiOnsiJGlkIjoiMjMy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4In19LHsiJGlkIjoiMjUxIiwiJHR5cGUiOiJTd2lzc0FjYWRlbWljLkNpdGF2aS5QZXJzb24sIFN3aXNzQWNhZGVtaWMuQ2l0YXZpIiwiRmlyc3ROYW1lIjoiUGF1bCIsIkxhc3ROYW1lIjoiQmVhdWRpbiIsIk1pZGRsZU5hbWUiOiJHLiIsIlByb3RlY3RlZCI6ZmFsc2UsIlNleCI6MiwiQ3JlYXRlZEJ5IjoiX0NocmlzdGluZSBOdXNzYmF1bSIsIkNyZWF0ZWRPbiI6IjIwMjMtMTEtMzBUMTg6NTM6NDciLCJNb2RpZmllZEJ5IjoiX0NocmlzdGluZSBOdXNzYmF1bSIsIklkIjoiYjE2NTRjODQtZWFkNy00NGM4LTgyNTgtMDFlZjBjYzAxMTRlIiwiTW9kaWZpZWRPbiI6IjIwMjMtMTEtMzBUMTg6NTM6NDciLCJQcm9qZWN0Ijp7IiRyZWYiOiI4In19XS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jUyIiwiJHR5cGUiOiJTd2lzc0FjYWRlbWljLkNpdGF2aS5Mb2NhdGlvbiwgU3dpc3NBY2FkZW1pYy5DaXRhdmkiLCJBZGRyZXNzIjp7IiRpZCI6IjI1MyIsIiR0eXBlIjoiU3dpc3NBY2FkZW1pYy5DaXRhdmkuTGlua2VkUmVzb3VyY2UsIFN3aXNzQWNhZGVtaWMuQ2l0YXZpIiwiTGlua2VkUmVzb3VyY2VUeXBlIjo1LCJPcmlnaW5hbFN0cmluZyI6IjE3MDU1MjIzIiwiVXJpU3RyaW5nIjoiaHR0cDovL3d3dy5uY2JpLm5sbS5uaWguZ292L3B1Ym1lZC8xNzA1NTIyMyIsIkxpbmtlZFJlc291cmNlU3RhdHVzIjo4LCJQcm9wZXJ0aWVzIjp7IiRpZCI6Ij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4In19LHsiJGlkIjoiMjU1IiwiJHR5cGUiOiJTd2lzc0FjYWRlbWljLkNpdGF2aS5Mb2NhdGlvbiwgU3dpc3NBY2FkZW1pYy5DaXRhdmkiLCJBZGRyZXNzIjp7IiRpZCI6IjI1NiIsIiR0eXBlIjoiU3dpc3NBY2FkZW1pYy5DaXRhdmkuTGlua2VkUmVzb3VyY2UsIFN3aXNzQWNhZGVtaWMuQ2l0YXZpIiwiTGlua2VkUmVzb3VyY2VUeXBlIjo1LCJPcmlnaW5hbFN0cmluZyI6IjEwLjEwMTYvai5qdm9pY2UuMjAwNi4wOC4wMDgiLCJVcmlTdHJpbmciOiJodHRwczovL2RvaS5vcmcvMTAuMTAxNi9qLmp2b2ljZS4yMDA2LjA4LjAwOCIsIkxpbmtlZFJlc291cmNlU3RhdHVzIjo4LCJQcm9wZXJ0aWVzIjp7IiRpZCI6Ij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4In19XSwiTnVtYmVyIjoiMSIsIk9yZ2FuaXphdGlvbnMiOltdLCJPdGhlcnNJbnZvbHZlZCI6W10sIlBhZ2VSYW5nZSI6IjxzcD5cclxuICA8bj40Mzwvbj5cclxuICA8aW4+dHJ1ZTwvaW4+XHJcbiAgPG9zPjQzPC9vcz5cclxuICA8cHM+NDM8L3BzPlxyXG48L3NwPlxyXG48ZXA+XHJcbiAgPG4+NTc8L24+XHJcbiAgPGluPnRydWU8L2luPlxyXG4gIDxvcz41Nzwvb3M+XHJcbiAgPHBzPjU3PC9wcz5cclxuPC9lcD5cclxuPG9zPjQzLTU3PC9vcz4iLCJQZXJpb2RpY2FsIjp7IiRpZCI6IjI1O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OCJ9fSx7IiRpZCI6IjI2NS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4In19LHsiJGlkIjoiMjY2IiwiJHR5cGUiOiJTd2lzc0FjYWRlbWljLkNpdGF2aS5QZXJzb24sIFN3aXNzQWNhZGVtaWMuQ2l0YXZpIiwiRmlyc3ROYW1lIjoiTHVrYXMiLCJMYXN0TmFtZSI6IkFzcMO2Y2siLCJQcm90ZWN0ZWQiOmZhbHNlLCJTZXgiOjIsIkNyZWF0ZWRCeSI6Il9DaHJpc3RpbmUgTnVzc2JhdW0iLCJDcmVhdGVkT24iOiIyMDIzLTEyLTIwVDA4OjM5OjU4IiwiTW9kaWZpZWRCeSI6Il9DaHJpc3RpbmUgTnVzc2JhdW0iLCJJZCI6IjE5NWY2ZWQ5LTIzOTEtNDA1ZS04ZTlkLWZlYWQ3NWY0NGZkYiIsIk1vZGlmaWVkT24iOiIyMDIzLTEyLTIwVDA4OjM5OjU4IiwiUHJvamVjdCI6eyIkcmVmIjoiOCJ9fSx7IiRpZCI6IjI2Ny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OCJ9fSx7IiRpZCI6IjI2OC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4In19LHsiJGlkIjoiMjY5IiwiJHR5cGUiOiJTd2lzc0FjYWRlbWljLkNpdGF2aS5QZXJzb24sIFN3aXNzQWNhZGVtaWMuQ2l0YXZpIiwiRmlyc3ROYW1lIjoiTWFydGluZSIsIkxhc3ROYW1lIjoiR3JpY2UiLCJQcm90ZWN0ZWQiOmZhbHNlLCJTZXgiOjEsIkNyZWF0ZWRCeSI6Il9DaHJpc3RpbmUgTnVzc2JhdW0iLCJDcmVhdGVkT24iOiIyMDIzLTEyLTIwVDA4OjM5OjU4IiwiTW9kaWZpZWRCeSI6Il9DaHJpc3RpbmUgTnVzc2JhdW0iLCJJZCI6ImYwNWFjZDYyLTM2MWItNGJmZC04ODcwLWZmMGQ5NDNlYjgzOSIsIk1vZGlmaWVkT24iOiIyMDIzLTEyLTIwVDA4OjM5OjU4IiwiUHJvamVjdCI6eyIkcmVmIjoiOCJ9fSx7IiRpZCI6IjI3M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4In19LHsiJGlkIjoiMjcx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gifX1d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jcyIiwiJHR5cGUiOiJTd2lzc0FjYWRlbWljLkNpdGF2aS5Mb2NhdGlvbiwgU3dpc3NBY2FkZW1pYy5DaXRhdmkiLCJBZGRyZXNzIjp7IiRpZCI6IjI3MyIsIiR0eXBlIjoiU3dpc3NBY2FkZW1pYy5DaXRhdmkuTGlua2VkUmVzb3VyY2UsIFN3aXNzQWNhZGVtaWMuQ2l0YXZpIiwiTGlua2VkUmVzb3VyY2VUeXBlIjo1LCJPcmlnaW5hbFN0cmluZyI6IjEwLjExNDUvMzQ4NjU4MCIsIlVyaVN0cmluZyI6Imh0dHBzOi8vZG9pLm9yZy8xMC4xMTQ1LzM0ODY1ODAiLCJMaW5rZWRSZXNvdXJjZVN0YXR1cyI6OCwiUHJvcGVydGllcyI6eyIkaWQiOiIy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OCJ9fV0sIk51bWJlciI6IjQiLCJPcmdhbml6YXRpb25zIjpbXSwiT3RoZXJzSW52b2x2ZWQiOltdLCJQYWdlUmFuZ2UiOiI8c3A+XHJcbiAgPG4+MTwvbj5cclxuICA8aW4+dHJ1ZTwvaW4+XHJcbiAgPG9zPjE8L29zPlxyXG4gIDxwcz4xPC9wcz5cclxuPC9zcD5cclxuPGVwPlxyXG4gIDxuPjE1PC9uPlxyXG4gIDxpbj50cnVlPC9pbj5cclxuICA8b3M+MTU8L29zPlxyXG4gIDxwcz4xNTwvcHM+XHJcbjwvZXA+XHJcbjxvcz4xLTE1PC9vcz4iLCJQZXJpb2RpY2FsIjp7IiRpZCI6IjI3NS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g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yZWYiOiI4In19LHsiJGlkIjoiMjgy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gifX0seyIkaWQiOiIyODM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I4NCIsIiR0eXBlIjoiU3dpc3NBY2FkZW1pYy5DaXRhdmkuUGVyc29uLCBTd2lzc0FjYWRlbWljLkNpdGF2aSIsIkZpcnN0TmFtZSI6Ik5pY29sZSIsIkxhc3ROYW1lIjoiTmVlZiIsIlByb3RlY3RlZCI6ZmFsc2UsIlNleCI6MSwiQ3JlYXRlZEJ5IjoiX0NocmlzdGluZSBOdXNzYmF1bSIsIkNyZWF0ZWRPbiI6IjIwMjMtMTItMTlUMTA6MzM6NTQiLCJNb2RpZmllZEJ5IjoiX0NocmlzdGluZSBOdXNzYmF1bSIsIklkIjoiODk2Mzk0ZDctY2FjNC00YzY1LWJlOTYtZmY1YzJjZTdhMTcyIiwiTW9kaWZpZWRPbiI6IjIwMjMtMTItMTlUMTA6MzM6NTQiLCJQcm9qZWN0Ijp7IiRyZWYiOiI4In19LHsiJGlkIjoiMjg1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gifX0seyIkaWQiOiIyODY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ODciLCIkdHlwZSI6IlN3aXNzQWNhZGVtaWMuQ2l0YXZpLkxvY2F0aW9uLCBTd2lzc0FjYWRlbWljLkNpdGF2aSIsIkFkZHJlc3MiOnsiJGlkIjoiMjg4IiwiJHR5cGUiOiJTd2lzc0FjYWRlbWljLkNpdGF2aS5MaW5rZWRSZXNvdXJjZSwgU3dpc3NBY2FkZW1pYy5DaXRhdmkiLCJMaW5rZWRSZXNvdXJjZVR5cGUiOjUsIk9yaWdpbmFsU3RyaW5nIjoiMTAuMTAxNi9qLmpjb21kaXMuMjAyMC4xMDYwNzMiLCJVcmlTdHJpbmciOiJodHRwczovL2RvaS5vcmcvMTAuMTAxNi9qLmpjb21kaXMuMjAyMC4xMDYwNzMiLCJMaW5rZWRSZXNvdXJjZVN0YXR1cyI6OCwiUHJvcGVydGllcyI6eyIkaWQiOiIyO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I5MCIsIiR0eXBlIjoiU3dpc3NBY2FkZW1pYy5DaXRhdmkuTG9jYXRpb24sIFN3aXNzQWNhZGVtaWMuQ2l0YXZpIiwiQWRkcmVzcyI6eyIkaWQiOiIyOTEiLCIkdHlwZSI6IlN3aXNzQWNhZGVtaWMuQ2l0YXZpLkxpbmtlZFJlc291cmNlLCBTd2lzc0FjYWRlbWljLkNpdGF2aSIsIkxpbmtlZFJlc291cmNlVHlwZSI6NSwiT3JpZ2luYWxTdHJpbmciOiIzMzQ0NDg3NCIsIlVyaVN0cmluZyI6Imh0dHA6Ly93d3cubmNiaS5ubG0ubmloLmdvdi9wdWJtZWQvMzM0NDQ4NzQiLCJMaW5rZWRSZXNvdXJjZVN0YXR1cyI6OCwiUHJvcGVydGllcyI6eyIkaWQiOiIyO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gifX0seyIkaWQiOiIzMDE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gifX1d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zMDQiLCIkdHlwZSI6IlN3aXNzQWNhZGVtaWMuQ2l0YXZpLkxvY2F0aW9uLCBTd2lzc0FjYWRlbWljLkNpdGF2aSIsIkFkZHJlc3MiOnsiJGlkIjoiMzA1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Mw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OCJ9fSx7IiRpZCI6IjMxMC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z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1OjE0OjQ5IiwiTW9kaWZpZWRCeSI6Il9DaHJpc3RpbmUgTnVzc2JhdW0iLCJJZCI6Ijg2ZDY1MGFhLWRmMjUtNGNiNC05MWMxLWM4YTA5MTdlZTY0MSIsIk1vZGlmaWVkT24iOiIyMDI0LTAxLTA0VDE1OjE0OjQ5IiwiUHJvamVjdCI6eyIkcmVmIjoiOCJ9fV0sIk9yZ2FuaXphdGlvbnMiOltdLCJPdGhlcnNJbnZvbHZlZCI6W10sIlBhZ2VDb3VudCI6IjEgb25saW5lIHJlc291cmNlIiwiUGFyYWxsZWxUaXRsZSI6IlNldmVudGggQUNNL0lFRUUgSW50ZXJuYXRpb25hbCBDb25mZXJlbmNlIG9uIEh1bWFuLVJvYm90IEludGVyYWN0aW9uIChIUkkgMjAwNykiLCJQbGFjZU9mUHVibGljYXRpb24iOiJOZXcgWW9yayIsIlB1Ymxpc2hlcnMiOlt7IiRpZCI6IjMxN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OC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ctMDhUMTQ6NDE6MTMiLCJQcm9qZWN0Ijp7IiRyZWYiOiI4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OCJ9fSx7IiRpZCI6IjMyMiIsIiR0eXBlIjoiU3dpc3NBY2FkZW1pYy5DaXRhdmkuUGVyc29uLCBTd2lzc0FjYWRlbWljLkNpdGF2aSIsIkZpcnN0TmFtZSI6IlNlYW4iLCJMYXN0TmFtZSI6IlRob21hcyIsIlByb3RlY3RlZCI6ZmFsc2UsIlNleCI6MCwiQ3JlYXRlZEJ5IjoiX0NocmlzdGluZSBOdXNzYmF1bSIsIkNyZWF0ZWRPbiI6IjIwMjQtMDEtMDNUMTA6Mzc6MjciLCJNb2RpZmllZEJ5IjoiX0NocmlzdGluZSBOdXNzYmF1bSIsIklkIjoiOWExZTdiMWYtOGI3Zi00OWQ0LWJhNWEtODU1ZjFjNTZkOGJiIiwiTW9kaWZpZWRPbiI6IjIwMjQtMDEtMDNUMTA6Mzc6MjciLCJQcm9qZWN0Ijp7IiRyZWYiOiI4In19LHsiJGlkIjoiMzIz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gifX0seyIkaWQiOiIzMjQ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OCJ9fSx7IiRyZWYiOiIxNjUifV0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MyNSIsIiR0eXBlIjoiU3dpc3NBY2FkZW1pYy5DaXRhdmkuTG9jYXRpb24sIFN3aXNzQWNhZGVtaWMuQ2l0YXZpIiwiQWRkcmVzcyI6eyIkaWQiOiIzMjY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Mz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OCJ9fSx7IiRpZCI6IjMyOCIsIiR0eXBlIjoiU3dpc3NBY2FkZW1pYy5DaXRhdmkuTG9jYXRpb24sIFN3aXNzQWNhZGVtaWMuQ2l0YXZpIiwiQWRkcmVzcyI6eyIkaWQiOiIzMjk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M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Mz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4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gifX0seyIkaWQiOiIzNTI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M1M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gifX1d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U0IiwiJHR5cGUiOiJTd2lzc0FjYWRlbWljLkNpdGF2aS5Mb2NhdGlvbiwgU3dpc3NBY2FkZW1pYy5DaXRhdmkiLCJBZGRyZXNzIjp7IiRpZCI6IjM1NS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z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gifX0seyIkaWQiOiIzNTciLCIkdHlwZSI6IlN3aXNzQWNhZGVtaWMuQ2l0YXZpLkxvY2F0aW9uLCBTd2lzc0FjYWRlbWljLkNpdGF2aSIsIkFkZHJlc3MiOnsiJGlkIjoiMzU4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z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gifX1dLCJOdW1iZXIiOiI0IiwiT3JnYW5pemF0aW9ucyI6W10sIk90aGVyc0ludm9sdmVkIjpbXSwiUGFnZVJhbmdlIjoiPHNwPlxyXG4gIDxuPjE2NDg8L24+XHJcbiAgPGluPnRydWU8L2luPlxyXG4gIDxvcz4xNjQ4PC9vcz5cclxuICA8cHM+MTY0ODwvcHM+XHJcbjwvc3A+XHJcbjxvcz4xNjQ4PC9vcz4iLCJQZXJpb2RpY2FsIjp7IiRpZCI6IjM2MC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4In19LHsiJGlkIjoiMzY3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gifX0seyIkaWQiOiIzNjg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MzY5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4In19XS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MzcwIiwiJHR5cGUiOiJTd2lzc0FjYWRlbWljLkNpdGF2aS5Mb2NhdGlvbiwgU3dpc3NBY2FkZW1pYy5DaXRhdmkiLCJBZGRyZXNzIjp7IiRpZCI6IjM3MS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M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TFUMTM6MTI6MjEiLCJNb2RpZmllZEJ5IjoiX0NocmlzdGluZSBOdXNzYmF1bSIsIklkIjoiYTAzYjI4N2ItZjAxNi00NGQ1LTk0ZjMtYThmNTU1YThmNTFjIiwiTW9kaWZpZWRPbiI6IjIwMjMtMTItMTFUMTM6MTI6MjEiLCJQcm9qZWN0Ijp7IiRyZWYiOiI4In19LHsiJGlkIjoiMzczIiwiJHR5cGUiOiJTd2lzc0FjYWRlbWljLkNpdGF2aS5Mb2NhdGlvbiwgU3dpc3NBY2FkZW1pYy5DaXRhdmkiLCJBZGRyZXNzIjp7IiRpZCI6IjM3NC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M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gifX0seyIkcmVmIjoiMTY0In0seyIkaWQiOiIzOD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OCJ9fSx7IiRpZCI6IjM4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gifX0seyIkcmVmIjoiMTY1In1d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M4NCIsIiR0eXBlIjoiU3dpc3NBY2FkZW1pYy5DaXRhdmkuTG9jYXRpb24sIFN3aXNzQWNhZGVtaWMuQ2l0YXZpIiwiQWRkcmVzcyI6eyIkaWQiOiIzODUiLCIkdHlwZSI6IlN3aXNzQWNhZGVtaWMuQ2l0YXZpLkxpbmtlZFJlc291cmNlLCBTd2lzc0FjYWRlbWljLkNpdGF2aSIsIkxpbmtlZFJlc291cmNlVHlwZSI6NSwiT3JpZ2luYWxTdHJpbmciOiIxMC4xMDE2L2ouY2FnLjIwMjIuMDMuMDA5IiwiVXJpU3RyaW5nIjoiaHR0cHM6Ly9kb2kub3JnLzEwLjEwMTYvai5jYWcuMjAyMi4wMy4wMDkiLCJMaW5rZWRSZXNvdXJjZVN0YXR1cyI6OCwiUHJvcGVydGllcyI6eyIkaWQiOiIzO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OCJ9fV0sIk9yZ2FuaXphdGlvbnMiOltdLCJPdGhlcnNJbnZvbHZlZCI6W10sIlBhZ2VSYW5nZSI6IjxzcD5cclxuICA8bj4xMTY8L24+XHJcbiAgPGluPnRydWU8L2luPlxyXG4gIDxvcz4xMTY8L29zPlxyXG4gIDxwcz4xMTY8L3BzPlxyXG48L3NwPlxyXG48ZXA+XHJcbiAgPG4+MTI4PC9uPlxyXG4gIDxpbj50cnVlPC9pbj5cclxuICA8b3M+MTI4PC9vcz5cclxuICA8cHM+MTI4PC9wcz5cclxuPC9lcD5cclxuPG9zPjExNi0xMjg8L29zPiIsIlBlcmlvZGljYWwiOnsiJGlkIjoiMzg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OC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zOTU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OCJ9fV0sIkNpdGF0aW9uS2V5VXBkYXRlVHlwZSI6MCwiQ29sbGFib3JhdG9ycyI6W10sIkRvaSI6IjEwLjEwMTYvai5jaGIuMjAyMS4xMDY3MjciLCJFZGl0b3JzIjpbXSwiRXZhbHVhdGlvbkNvbXBsZXhpdHkiOjAsIkV2YWx1YXRpb25Tb3VyY2VUZXh0Rm9ybWF0IjowLCJHcm91cHMiOltdLCJIYXNMYWJlbDEiOmZhbHNlLCJIYXNMYWJlbDIiOmZhbHNlLCJLZXl3b3JkcyI6W10sIkxvY2F0aW9ucyI6W3siJGlkIjoiMzk2IiwiJHR5cGUiOiJTd2lzc0FjYWRlbWljLkNpdGF2aS5Mb2NhdGlvbiwgU3dpc3NBY2FkZW1pYy5DaXRhdmkiLCJBZGRyZXNzIjp7IiRpZCI6IjM5Ny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M5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M6NDc6MzgiLCJNb2RpZmllZEJ5IjoiX0NocmlzdGluZSBOdXNzYmF1bSIsIklkIjoiM2FiYTZhOWQtMjdjZi00ODgxLTg0ZTctMjU2ZjAxZjk5YTA1IiwiTW9kaWZpZWRPbiI6IjIwMjQtMDEtMDRUMTM6NDc6MzgiLCJQcm9qZWN0Ijp7IiRyZWYiOiI4In19XSwiT3JnYW5pemF0aW9ucyI6W10sIk90aGVyc0ludm9sdmVkIjpbXSwiUGFnZVJhbmdlIjoiPHNwPlxyXG4gIDxuPjEwNjcyNzwvbj5cclxuICA8aW4+dHJ1ZTwvaW4+XHJcbiAgPG9zPjEwNjcyNzwvb3M+XHJcbiAgPHBzPjEwNjcyNzwvcHM+XHJcbjwvc3A+XHJcbjxvcz4xMDY3Mjc8L29zPiIsIlBlcmlvZGljYWwiOnsiJGlkIjoiMzk5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cmVmIjoiOCJ9fSx7IiRpZCI6IjQw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OCJ9fSx7IiRpZCI6IjQwNy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0MDgiLCIkdHlwZSI6IlN3aXNzQWNhZGVtaWMuQ2l0YXZpLlBlcnNvbiwgU3dpc3NBY2FkZW1pYy5DaXRhdmkiLCJGaXJzdE5hbWUiOiJKYWNseW4iLCJMYXN0TmFtZSI6IkZyaWVzZSIsIlByb3RlY3RlZCI6ZmFsc2UsIlNleCI6MSwiQ3JlYXRlZEJ5IjoiX0NocmlzdGluZSBOdXNzYmF1bSIsIkNyZWF0ZWRPbiI6IjIwMjQtMDctMDNUMTQ6MzE6NTQiLCJNb2RpZmllZEJ5IjoiX0NocmlzdGluZSBOdXNzYmF1bSIsIklkIjoiMGMxZjE2YjItYjEyZC00MzllLTk3NWEtZjFkOWMzZDgxM2ZhIiwiTW9kaWZpZWRPbiI6IjIwMjQtMDctMDNUMTQ6MzE6NTQiLCJQcm9qZWN0Ijp7IiRyZWYiOiI4In19LHsiJGlkIjoiNDA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4In19LHsiJGlkIjoiNDEw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QxMSIsIiR0eXBlIjoiU3dpc3NBY2FkZW1pYy5DaXRhdmkuTG9jYXRpb24sIFN3aXNzQWNhZGVtaWMuQ2l0YXZpIiwiQWRkcmVzcyI6eyIkaWQiOiI0MTIiLCIkdHlwZSI6IlN3aXNzQWNhZGVtaWMuQ2l0YXZpLkxpbmtlZFJlc291cmNlLCBTd2lzc0FjYWRlbWljLkNpdGF2aSIsIkxpbmtlZFJlc291cmNlVHlwZSI6NSwiT3JpZ2luYWxTdHJpbmciOiIzNzc5MTgzNCIsIlVyaVN0cmluZyI6Imh0dHA6Ly93d3cubmNiaS5ubG0ubmloLmdvdi9wdWJtZWQvMzc3OTE4MzQiLCJMaW5rZWRSZXNvdXJjZVN0YXR1cyI6OCwiUHJvcGVydGllcyI6eyIkaWQiOiI0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QxNCIsIiR0eXBlIjoiU3dpc3NBY2FkZW1pYy5DaXRhdmkuTG9jYXRpb24sIFN3aXNzQWNhZGVtaWMuQ2l0YXZpIiwiQWRkcmVzcyI6eyIkaWQiOiI0MTUiLCIkdHlwZSI6IlN3aXNzQWNhZGVtaWMuQ2l0YXZpLkxpbmtlZFJlc291cmNlLCBTd2lzc0FjYWRlbWljLkNpdGF2aSIsIkxpbmtlZFJlc291cmNlVHlwZSI6NSwiT3JpZ2luYWxTdHJpbmciOiIxMC4xMDgwLzA3NDM0NjE4LjIwMjMuMjI2MjAzMiIsIlVyaVN0cmluZyI6Imh0dHBzOi8vZG9pLm9yZy8xMC4xMDgwLzA3NDM0NjE4LjIwMjMuMjI2MjAzMiIsIkxpbmtlZFJlc291cmNlU3RhdHVzIjo4LCJQcm9wZXJ0aWVzIjp7IiRpZCI6IjQ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+dHJ1ZTwvaW4+XHJcbiAgPG9zPjMxPC9vcz5cclxuICA8cHM+MzE8L3BzPlxyXG48L3NwPlxyXG48ZXA+XHJcbiAgPG4+NDU8L24+XHJcbiAgPGluPnRydWU8L2luPlxyXG4gIDxvcz40NTwvb3M+XHJcbiAgPHBzPjQ1PC9wcz5cclxuPC9lcD5cclxuPG9zPjMxLTQ1PC9vcz4iLCJQZXJpb2RpY2FsIjp7IiRpZCI6IjQxN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QyNSIsIiR0eXBlIjoiU3dpc3NBY2FkZW1pYy5DaXRhdmkuTG9jYXRpb24sIFN3aXNzQWNhZGVtaWMuQ2l0YXZpIiwiQWRkcmVzcyI6eyIkaWQiOiI0MjYiLCIkdHlwZSI6IlN3aXNzQWNhZGVtaWMuQ2l0YXZpLkxpbmtlZFJlc291cmNlLCBTd2lzc0FjYWRlbWljLkNpdGF2aSIsIkxpbmtlZFJlc291cmNlVHlwZSI6NSwiT3JpZ2luYWxTdHJpbmciOiIxMC4xMDgwLzAxNDQ5MjlYLjIwMTIuNzAyMjg1IiwiVXJpU3RyaW5nIjoiaHR0cHM6Ly9kb2kub3JnLzEwLjEwODAvMDE0NDkyOVguMjAxMi43MDIyODUiLCJMaW5rZWRSZXNvdXJjZVN0YXR1cyI6OCwiUHJvcGVydGllcyI6eyIkaWQiOiI0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gifX1dLCJDaXRhdGlvbktleVVwZGF0ZVR5cGUiOjAsIkNvbGxhYm9yYXRvcnMiOltdLCJDb3ZlclBhdGgiOnsiJGlkIjoiNDM1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Q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yNDYwMC01XzYyIiwiRWRpdG9ycyI6W10sIkV2YWx1YXRpb25Db21wbGV4aXR5IjowLCJFdmFsdWF0aW9uU291cmNlVGV4dEZvcm1hdCI6MCwiR3JvdXBzIjpbXSwiSGFzTGFiZWwxIjpmYWxzZSwiSGFzTGFiZWwyIjpmYWxzZSwiS2V5d29yZHMiOltdLCJMYW5ndWFnZSI6ImVuIiwiTGFuZ3VhZ2VDb2RlIjoiZW4iLCJMb2NhdGlvbnMiOlt7IiRpZCI6IjQzNyIsIiR0eXBlIjoiU3dpc3NBY2FkZW1pYy5DaXRhdmkuTG9jYXRpb24sIFN3aXNzQWNhZGVtaWMuQ2l0YXZpIiwiQWRkcmVzcyI6eyIkaWQiOiI0Mzg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ND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i0wMi0yM1QxNTo0MTowNyIsIk1vZGlmaWVkQnkiOiJfQ2hyaXN0aW5lIE51c3NiYXVtIiwiSWQiOiI4Mjc0NjE1ZS1kMTZhLTQxOTUtYWUyNC0xOGU1ZWFjZmQ4MjMiLCJNb2RpZmllZE9uIjoiMjAyMi0wMi0yM1QxNTo0MTowNyIsIlByb2plY3QiOnsiJHJlZiI6IjgifX0seyIkaWQiOiI0NDAiLCIkdHlwZSI6IlN3aXNzQWNhZGVtaWMuQ2l0YXZpLkxvY2F0aW9uLCBTd2lzc0FjYWRlbWljLkNpdGF2aSIsIkFkZHJlc3MiOnsiJGlkIjoiNDQx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ND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OCJ9fV0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NDU0IiwiJHR5cGUiOiJTd2lzc0FjYWRlbWljLkNpdGF2aS5Mb2NhdGlvbiwgU3dpc3NBY2FkZW1pYy5DaXRhdmkiLCJBZGRyZXNzIjp7IiRpZCI6IjQ1NS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Q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4In19XSwiQ2l0YXRpb25LZXlVcGRhdGVUeXBlIjowLCJDb2xsYWJvcmF0b3JzIjpbXSwiRG9pIjoiMTAuMTM1Mi8xOTQ0LTc1NTgtMTI0LjQuMzI0IiwiRWRpdG9ycyI6W10sIkV2YWx1YXRpb25Db21wbGV4aXR5IjowLCJFdmFsdWF0aW9uU291cmNlVGV4dEZvcm1hdCI6MCwiR3JvdXBzIjpbXSwiSGFzTGFiZWwxIjpmYWxzZSwiSGFzTGFiZWwyIjpmYWxzZSwiS2V5d29yZHMiOltdLCJMYW5ndWFnZSI6ImVuZyIsIkxhbmd1YWdlQ29kZSI6ImVuIiwiTG9jYXRpb25zIjpbeyIkaWQiOiI0NjkiLCIkdHlwZSI6IlN3aXNzQWNhZGVtaWMuQ2l0YXZpLkxvY2F0aW9uLCBTd2lzc0FjYWRlbWljLkNpdGF2aSIsIkFkZHJlc3MiOnsiJGlkIjoiNDcw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ND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g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cmVmIjoiOCJ9fSx7IiRpZCI6IjQ4M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OCJ9fSx7IiRpZCI6IjQ4My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Q4NCIsIiR0eXBlIjoiU3dpc3NBY2FkZW1pYy5DaXRhdmkuUGVyc29uLCBTd2lzc0FjYWRlbWljLkNpdGF2aSIsIkZpcnN0TmFtZSI6Ik1lbGlzc2EiLCJMYXN0TmFtZSI6IkJhZXNlLUJlcmsiLCJNaWRkbGVOYW1lIjoiTS4iLCJQcm90ZWN0ZWQiOmZhbHNlLCJTZXgiOjEsIkNyZWF0ZWRCeSI6Il9DaHJpc3RpbmUgTnVzc2JhdW0iLCJDcmVhdGVkT24iOiIyMDIzLTEyLTA4VDA5OjM5OjU4IiwiTW9kaWZpZWRCeSI6Il9DaHJpc3RpbmUgTnVzc2JhdW0iLCJJZCI6IjNjMGNjNjcxLTlkZGItNDcwOC1iNjhlLTdmYzAwYmM1MWRkZSIsIk1vZGlmaWVkT24iOiIyMDIzLTEyLTA4VDA5OjM5OjU4IiwiUHJvamVjdCI6eyIkcmVmIjoiOCJ9fSx7IiRyZWYiOiI2MCJ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NDg1IiwiJHR5cGUiOiJTd2lzc0FjYWRlbWljLkNpdGF2aS5Mb2NhdGlvbiwgU3dpc3NBY2FkZW1pYy5DaXRhdmkiLCJBZGRyZXNzIjp7IiRpZCI6IjQ4Ni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Q4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NDg4IiwiJHR5cGUiOiJTd2lzc0FjYWRlbWljLkNpdGF2aS5Mb2NhdGlvbiwgU3dpc3NBY2FkZW1pYy5DaXRhdmkiLCJBZGRyZXNzIjp7IiRpZCI6IjQ4OS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Q5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NTA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1ODoxOSIsIk1vZGlmaWVkQnkiOiJfQ2hyaXN0aW5lIE51c3NiYXVtIiwiSWQiOiIxMTg3OGY2OC1mMzg4LTQ5YzEtYTg5Mi05MzA5ZTA3ZjIwZjkiLCJNb2RpZmllZE9uIjoiMjAyMy0xMi0wOFQxMDo1ODoxOSIsIlByb2plY3QiOnsiJHJlZiI6IjgifX0seyIkaWQiOiI1MDEiLCIkdHlwZSI6IlN3aXNzQWNhZGVtaWMuQ2l0YXZpLkxvY2F0aW9uLCBTd2lzc0FjYWRlbWljLkNpdGF2aSIsIkFkZHJlc3MiOnsiJGlkIjoiNTA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NTA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g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1Mj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UyMSIsIiR0eXBlIjoiU3dpc3NBY2FkZW1pYy5DaXRhdmkuTG9jYXRpb24sIFN3aXNzQWNhZGVtaWMuQ2l0YXZpIiwiQWRkcmVzcyI6eyIkaWQiOiI1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U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NTI0IiwiJHR5cGUiOiJTd2lzc0FjYWRlbWljLkNpdGF2aS5Mb2NhdGlvbiwgU3dpc3NBY2FkZW1pYy5DaXRhdmkiLCJBZGRyZXNzIjp7IiRpZCI6IjU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U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+XHJcbiAgPGluPnRydWU8L2luPlxyXG4gIDxvcz4zMjc8L29zPlxyXG4gIDxwcz4zMjc8L3BzPlxyXG48L3NwPlxyXG48ZXA+XHJcbiAgPG4+MzM4PC9uPlxyXG4gIDxpbj50cnVlPC9pbj5cclxuICA8b3M+MzM4PC9vcz5cclxuICA8cHM+MzM4PC9wcz5cclxuPC9lcD5cclxuPG9zPjMyNy0zMzg8L29zPiIsIlBlcmlvZGljYWwiOnsiJHJlZiI6IjUwNCJ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cmVmIjoiOCJ9fSx7IiRpZCI6IjUzMy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gifX0seyIkaWQiOiI1MzQ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1MzUiLCIkdHlwZSI6IlN3aXNzQWNhZGVtaWMuQ2l0YXZpLlBlcnNvbiwgU3dpc3NBY2FkZW1pYy5DaXRhdmkiLCJGaXJzdE5hbWUiOiJDaHVuZyIsIkxhc3ROYW1lIjoiUGFyayIsIk1pZGRsZU5hbWUiOiJIeXVrIiwiUHJvdGVjdGVkIjpmYWxzZSwiU2V4IjowLCJDcmVhdGVkQnkiOiJfQ2hyaXN0aW5lIE51c3NiYXVtIiwiQ3JlYXRlZE9uIjoiMjAyMy0xMi0wOFQxMDoyMjo0NCIsIk1vZGlmaWVkQnkiOiJfQ2hyaXN0aW5lIE51c3NiYXVtIiwiSWQiOiI2NzdhOWM4Yy1hMzM0LTRiMmItYmE3Ny05ODY1NWE0MTkwZGQiLCJNb2RpZmllZE9uIjoiMjAyMy0xMi0wOFQxMDoyMjo0NCIsIlByb2plY3QiOnsiJHJlZiI6IjgifX0seyIkaWQiOiI1MzY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4In19LHsiJGlkIjoiNTM3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1MzgiLCIkdHlwZSI6IlN3aXNzQWNhZGVtaWMuQ2l0YXZpLkxvY2F0aW9uLCBTd2lzc0FjYWRlbWljLkNpdGF2aSIsIkFkZHJlc3MiOnsiJGlkIjoiNTM5IiwiJHR5cGUiOiJTd2lzc0FjYWRlbWljLkNpdGF2aS5MaW5rZWRSZXNvdXJjZSwgU3dpc3NBY2FkZW1pYy5DaXRhdmkiLCJMaW5rZWRSZXNvdXJjZVR5cGUiOjUsIk9yaWdpbmFsU3RyaW5nIjoiMTAuMTE0Mi9TMDIxOTg0MzYyMzUwMDAxOSIsIlVyaVN0cmluZyI6Imh0dHBzOi8vZG9pLm9yZy8xMC4xMTQyL1MwMjE5ODQzNjIzNTAwMDE5IiwiTGlua2VkUmVzb3VyY2VTdGF0dXMiOjgsIlByb3BlcnRpZXMiOnsiJGlkIjoiNT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U0O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1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M2OjE5IiwiTW9kaWZpZWRCeSI6Il9DaHJpc3RpbmUgTnVzc2JhdW0iLCJJZCI6ImYxZDBkYTBmLWRkNTYtNGZkMy04MTg0LTBhOTIyOWEwZmNjYSIsIk1vZGlmaWVkT24iOiIyMDIyLTA0LTE5VDEyOjM2OjE5IiwiUHJvamVjdCI6eyIkcmVmIjoiOCJ9fSx7IiRpZCI6IjU1MyIsIiR0eXBlIjoiU3dpc3NBY2FkZW1pYy5DaXRhdmkuTG9jYXRpb24sIFN3aXNzQWNhZGVtaWMuQ2l0YXZpIiwiQWRkcmVzcyI6eyIkaWQiOiI1NTQ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U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TkiLCJNb2RpZmllZEJ5IjoiX0NocmlzdGluZSBOdXNzYmF1bSIsIklkIjoiYzdhM2Q1ZDktM2U5NS00N2YyLWI4NmYtYjQ0MzI4OGExYTI5IiwiTW9kaWZpZWRPbiI6IjIwMjItMDQtMTlUMTI6MzY6MTkiLCJQcm9qZWN0Ijp7IiRyZWYiOiI4In19LHsiJGlkIjoiNTU2IiwiJHR5cGUiOiJTd2lzc0FjYWRlbWljLkNpdGF2aS5Mb2NhdGlvbiwgU3dpc3NBY2FkZW1pYy5DaXRhdmkiLCJBZGRyZXNzIjp7IiRpZCI6IjU1Ny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U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TkiLCJNb2RpZmllZEJ5IjoiX0NocmlzdGluZSBOdXNzYmF1bSIsIklkIjoiMTVlMzAwMzUtMTIxMS00YjhlLWI5MDUtZTdiMWIwY2I5NDg2IiwiTW9kaWZpZWRPbiI6IjIwMjItMDQtMTlUMTI6MzY6MTkiLCJQcm9qZWN0Ijp7IiRyZWYiOiI4In19XSwiT3JnYW5pemF0aW9ucyI6W10sIk90aGVyc0ludm9sdmVkIjpbXSwiUGFnZVJhbmdlIjoiPHNwPlxyXG4gIDxuPjU5MzczMjwvbj5cclxuICA8aW4+dHJ1ZTwvaW4+XHJcbiAgPG9zPjU5MzczMjwvb3M+XHJcbiAgPHBzPjU5MzczMjwvcHM+XHJcbjwvc3A+XHJcbjxvcz41OTM3MzI8L29zPiIsIlBlcmlvZGljYWwiOnsiJGlkIjoiNTU5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U2NiIsIiR0eXBlIjoiU3dpc3NBY2FkZW1pYy5DaXRhdmkuTG9jYXRpb24sIFN3aXNzQWNhZGVtaWMuQ2l0YXZpIiwiQWRkcmVzcyI6eyIkaWQiOiI1NjciLCIkdHlwZSI6IlN3aXNzQWNhZGVtaWMuQ2l0YXZpLkxpbmtlZFJlc291cmNlLCBTd2lzc0FjYWRlbWljLkNpdGF2aSIsIkxpbmtlZFJlc291cmNlVHlwZSI6NSwiT3JpZ2luYWxTdHJpbmciOiIxMC4xMDE2L2ouY2hiLjIwMTAuMDEuMDAzIiwiVXJpU3RyaW5nIjoiaHR0cHM6Ly9kb2kub3JnLzEwLjEwMTYvai5jaGIuMjAxMC4wMS4wMDMiLCJMaW5rZWRSZXNvdXJjZVN0YXR1cyI6OCwiUHJvcGVydGllcyI6eyIkaWQiOiI1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NTc2IiwiJHR5cGUiOiJTd2lzc0FjYWRlbWljLkNpdGF2aS5Mb2NhdGlvbiwgU3dpc3NBY2FkZW1pYy5DaXRhdmkiLCJBZGRyZXNzIjp7IiRpZCI6IjU3Ny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U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4In19LHsiJGlkIjoiNTc5IiwiJHR5cGUiOiJTd2lzc0FjYWRlbWljLkNpdGF2aS5Mb2NhdGlvbiwgU3dpc3NBY2FkZW1pYy5DaXRhdmkiLCJBZGRyZXNzIjp7IiRpZCI6IjU4M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NT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gifX1dLCJOdW1iZXIiOiIxMSIsIk9yZ2FuaXphdGlvbnMiOltdLCJPdGhlcnNJbnZvbHZlZCI6W10sIlBhZ2VSYW5nZSI6IjxzcD5cclxuICA8bj45ODg8L24+XHJcbiAgPGluPnRydWU8L2luPlxyXG4gIDxvcz45ODg8L29zPlxyXG4gIDxwcz45ODg8L3BzPlxyXG48L3NwPlxyXG48ZXA+XHJcbiAgPG4+MTAwOTwvbj5cclxuICA8aW4+dHJ1ZTwvaW4+XHJcbiAgPG9zPjEwMDk8L29zPlxyXG4gIDxwcz4xMDA5PC9wcz5cclxuPC9lcD5cclxuPG9zPjk4OC0xMDA5PC9vcz4iLCJQZXJpb2RpY2FsIjp7IiRyZWYiOiI1MDQi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OCJ9fSx7IiRpZCI6IjU4OC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OCJ9fSx7IiRpZCI6IjU4OSIsIiR0eXBlIjoiU3dpc3NBY2FkZW1pYy5DaXRhdmkuUGVyc29uLCBTd2lzc0FjYWRlbWljLkNpdGF2aSIsIkZpcnN0TmFtZSI6Ilh1ZXNodWFuZyIsIkxhc3ROYW1lIjoiV2FuZyIsIlByb3RlY3RlZCI6ZmFsc2UsIlNleCI6MCwiQ3JlYXRlZEJ5IjoiX0NocmlzdGluZSBOdXNzYmF1bSIsIkNyZWF0ZWRPbiI6IjIwMjMtMTItMDhUMDk6MDk6NTkiLCJNb2RpZmllZEJ5IjoiX0NocmlzdGluZSBOdXNzYmF1bSIsIklkIjoiNGExOWIyZDMtNzk4MS00NWM2LTk1NjUtZGQ4Nzk1NzI1Y2IwIiwiTW9kaWZpZWRPbiI6IjIwMjMtMTItMDhUMDk6MDk6NTkiLCJQcm9qZWN0Ijp7IiRyZWYiOiI4In19LHsiJGlkIjoiNTkw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gifX0seyIkaWQiOiI1OTE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OCJ9fV0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TkyIiwiJHR5cGUiOiJTd2lzc0FjYWRlbWljLkNpdGF2aS5Mb2NhdGlvbiwgU3dpc3NBY2FkZW1pYy5DaXRhdmkiLCJBZGRyZXNzIjp7IiRpZCI6IjU5MyIsIiR0eXBlIjoiU3dpc3NBY2FkZW1pYy5DaXRhdmkuTGlua2VkUmVzb3VyY2UsIFN3aXNzQWNhZGVtaWMuQ2l0YXZpIiwiTGlua2VkUmVzb3VyY2VUeXBlIjo1LCJPcmlnaW5hbFN0cmluZyI6IjEwLjEwMTYvai5jaGIuMjAyMi4xMDc2NDUiLCJVcmlTdHJpbmciOiJodHRwczovL2RvaS5vcmcvMTAuMTAxNi9qLmNoYi4yMDIyLjEwNzY0NSIsIkxpbmtlZFJlc291cmNlU3RhdHVzIjo4LCJQcm9wZXJ0aWVzIjp7IiRpZCI6IjU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4In19LHsiJGlkIjoiNjAx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4In19LHsiJGlkIjoiNjAy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gifX1dLCJDaXRhdGlvbktleVVwZGF0ZVR5cGUiOjAsIkNvbGxhYm9yYXRvcnMiOltdLCJEb2kiOiIxMC4xMDE2L2ouaWpobS4yMDIwLjEwMjgyMyIsIkVkaXRvcnMiOltdLCJFdmFsdWF0aW9uQ29tcGxleGl0eSI6MCwiRXZhbHVhdGlvblNvdXJjZVRleHRGb3JtYXQiOjAsIkdyb3VwcyI6W10sIkhhc0xhYmVsMSI6ZmFsc2UsIkhhc0xhYmVsMiI6ZmFsc2UsIktleXdvcmRzIjpbXSwiTG9jYXRpb25zIjpbeyIkaWQiOiI2MDMiLCIkdHlwZSI6IlN3aXNzQWNhZGVtaWMuQ2l0YXZpLkxvY2F0aW9uLCBTd2lzc0FjYWRlbWljLkNpdGF2aSIsIkFkZHJlc3MiOnsiJGlkIjoiNjA0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M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2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zOjQyIiwiTW9kaWZpZWRCeSI6Il9DaHJpc3RpbmUgTnVzc2JhdW0iLCJJZCI6IjkxYmQzOTgyLTkyMDItNDYxMi05NWRjLTg1ZDFjNTVmOTFlMSIsIk1vZGlmaWVkT24iOiIyMDIxLTExLTE3VDA5OjMzOjQyIiwiUHJvamVjdCI6eyIkcmVmIjoiOCJ9fSx7IiRpZCI6IjYxOCIsIiR0eXBlIjoiU3dpc3NBY2FkZW1pYy5DaXRhdmkuTG9jYXRpb24sIFN3aXNzQWNhZGVtaWMuQ2l0YXZpIiwiQWRkcmVzcyI6eyIkaWQiOiI2MTk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2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VQxNToxNzoyOSIsIk1vZGlmaWVkQnkiOiJfQ2hyaXN0aW5lIE51c3NiYXVtIiwiSWQiOiIxMGVhNTFiMC1hNTQ3LTQ1MWItYjdjOS04NTE4ZTRmYTIwMTAiLCJNb2RpZmllZE9uIjoiMjAyMy0xMi0wMVQxNToxNzoyOSIsIlByb2plY3QiOnsiJHJlZiI6IjgifX1dLCJPcmdhbml6YXRpb25zIjpbXSwiT3RoZXJzSW52b2x2ZWQiOltdLCJQdWJsaXNoZXJzIjpbeyIkaWQiOiI2Mzc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N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jo1MSIsIk1vZGlmaWVkQnkiOiJfQ2hyaXN0aW5lIE51c3NiYXVtIiwiSWQiOiIwNmMyMzc0OS05OGY5LTRmZjEtYmFiNy05MTEzYzVlOWJlZDEiLCJNb2RpZmllZE9uIjoiMjAyMS0xMS0xN1QwOTozMjo1MSIsIlByb2plY3QiOnsiJHJlZiI6IjgifX0seyIkaWQiOiI2NDkiLCIkdHlwZSI6IlN3aXNzQWNhZGVtaWMuQ2l0YXZpLkxvY2F0aW9uLCBTd2lzc0FjYWRlbWljLkNpdGF2aSIsIkFkZHJlc3MiOnsiJGlkIjoiNjUw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Y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2NjA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4In19LHsiJGlkIjoiNjYxIiwiJHR5cGUiOiJTd2lzc0FjYWRlbWljLkNpdGF2aS5QZXJzb24sIFN3aXNzQWNhZGVtaWMuQ2l0YXZpIiwiRmlyc3ROYW1lIjoiU2h1bnN1a2UiLCJMYXN0TmFtZSI6IktpZGFuaSIsIlByb3RlY3RlZCI6ZmFsc2UsIlNleCI6MCwiQ3JlYXRlZEJ5IjoiX0NocmlzdGluZSBOdXNzYmF1bSIsIkNyZWF0ZWRPbiI6IjIwMjMtMTItMDdUMTM6MjQ6MTEiLCJNb2RpZmllZEJ5IjoiX0NocmlzdGluZSBOdXNzYmF1bSIsIklkIjoiZmFlYzk1Y2YtYWY3ZS00Y2I2LWJjZDAtZDY1MWIzOGMxYzczIiwiTW9kaWZpZWRPbiI6IjIwMjMtMTItMDdUMTM6MjQ6MTEiLCJQcm9qZWN0Ijp7IiRyZWYiOiI4In19LHsiJGlkIjoiNjY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NjYzIiwiJHR5cGUiOiJTd2lzc0FjYWRlbWljLkNpdGF2aS5Mb2NhdGlvbiwgU3dpc3NBY2FkZW1pYy5DaXRhdmkiLCJBZGRyZXNzIjp7IiRpZCI6IjY2NC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Y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Njcz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OCJ9fV0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Njc0IiwiJHR5cGUiOiJTd2lzc0FjYWRlbWljLkNpdGF2aS5Mb2NhdGlvbiwgU3dpc3NBY2FkZW1pYy5DaXRhdmkiLCJBZGRyZXNzIjp7IiRpZCI6IjY3NS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Y3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+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OCJ9fSx7IiRpZCI6IjY4My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OCJ9fV0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2ODQiLCIkdHlwZSI6IlN3aXNzQWNhZGVtaWMuQ2l0YXZpLkxvY2F0aW9uLCBTd2lzc0FjYWRlbWljLkNpdGF2aSIsIkFkZHJlc3MiOnsiJGlkIjoiNjg1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N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OCJ9fSx7IiRpZCI6IjY4NyIsIiR0eXBlIjoiU3dpc3NBY2FkZW1pYy5DaXRhdmkuTG9jYXRpb24sIFN3aXNzQWNhZGVtaWMuQ2l0YXZpIiwiQWRkcmVzcyI6eyIkaWQiOiI2ODg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Njg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gifX1dLCJPcmdhbml6YXRpb25zIjpbXSwiT3RoZXJzSW52b2x2ZWQiOltdLCJQYWdlUmFuZ2UiOiI8c3A+XHJcbiAgPG4+MjExPC9uPlxyXG4gIDxpbj50cnVlPC9pbj5cclxuICA8b3M+MjExPC9vcz5cclxuICA8cHM+MjExPC9wcz5cclxuPC9zcD5cclxuPGVwPlxyXG4gIDxuPjIyMTwvbj5cclxuICA8aW4+dHJ1ZTwvaW4+XHJcbiAgPG9zPjIyMTwvb3M+XHJcbiAgPHBzPjIyMTwvcHM+XHJcbjwvZXA+XHJcbjxvcz4yMTEtMjIxPC9vcz4iLCJQYXJlbnRSZWZlcmVuY2UiOnsiJGlkIjoiNjkw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Y5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QtMDctMDhUMTQ6NDI6MDkiLCJQcm9qZWN0Ijp7IiRyZWYiOiI4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HJlZiI6IjgifX0seyIkaWQiOiI2OTg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OCJ9fV0sIkNpdGF0aW9uS2V5VXBkYXRlVHlwZSI6MCwiQ29sbGFib3JhdG9ycyI6W10sIkRvaSI6IjEwLjEwNDQvMTA5Mi00Mzg4KDIwMDUvMDUzKSIsIkVkaXRvcnMiOltdLCJFdmFsdWF0aW9uQ29tcGxleGl0eSI6MCwiRXZhbHVhdGlvblNvdXJjZVRleHRGb3JtYXQiOjAsIkdyb3VwcyI6W10sIkhhc0xhYmVsMSI6ZmFsc2UsIkhhc0xhYmVsMiI6ZmFsc2UsIktleXdvcmRzIjpbXSwiTG9jYXRpb25zIjpbeyIkaWQiOiI2OTkiLCIkdHlwZSI6IlN3aXNzQWNhZGVtaWMuQ2l0YXZpLkxvY2F0aW9uLCBTd2lzc0FjYWRlbWljLkNpdGF2aSIsIkFkZHJlc3MiOnsiJGlkIjoiNzAw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cw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OCJ9fV0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NzA5IiwiJHR5cGUiOiJTd2lzc0FjYWRlbWljLkNpdGF2aS5Mb2NhdGlvbiwgU3dpc3NBY2FkZW1pYy5DaXRhdmkiLCJBZGRyZXNzIjp7IiRpZCI6IjcxMCIsIiR0eXBlIjoiU3dpc3NBY2FkZW1pYy5DaXRhdmkuTGlua2VkUmVzb3VyY2UsIFN3aXNzQWNhZGVtaWMuQ2l0YXZpIiwiTGlua2VkUmVzb3VyY2VUeXBlIjo1LCJPcmlnaW5hbFN0cmluZyI6IjEwLjEwNDQvMjAyMF9KU0xIUi0xOS0wMDMzNyIsIlVyaVN0cmluZyI6Imh0dHBzOi8vZG9pLm9yZy8xMC4xMDQ0LzIwMjBfSlNMSFItMTktMDAzMzciLCJMaW5rZWRSZXNvdXJjZVN0YXR1cyI6OCwiUHJvcGVydGllcyI6eyIkaWQiOiI3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OCJ9fSx7IiRpZCI6IjcxMiIsIiR0eXBlIjoiU3dpc3NBY2FkZW1pYy5DaXRhdmkuTG9jYXRpb24sIFN3aXNzQWNhZGVtaWMuQ2l0YXZpIiwiQWRkcmVzcyI6eyIkaWQiOiI3MTMiLCIkdHlwZSI6IlN3aXNzQWNhZGVtaWMuQ2l0YXZpLkxpbmtlZFJlc291cmNlLCBTd2lzc0FjYWRlbWljLkNpdGF2aSIsIkxpbmtlZFJlc291cmNlVHlwZSI6NSwiT3JpZ2luYWxTdHJpbmciOiIzMjU5ODE5NSIsIlVyaVN0cmluZyI6Imh0dHA6Ly93d3cubmNiaS5ubG0ubmloLmdvdi9wdWJtZWQvMzI1OTgxOTUiLCJMaW5rZWRSZXNvdXJjZVN0YXR1cyI6OCwiUHJvcGVydGllcyI6eyIkaWQiOiI3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OCJ9fSx7IiRpZCI6IjcyNS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4In19XS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NzI2IiwiJHR5cGUiOiJTd2lzc0FjYWRlbWljLkNpdGF2aS5Mb2NhdGlvbiwgU3dpc3NBY2FkZW1pYy5DaXRhdmkiLCJBZGRyZXNzIjp7IiRpZCI6IjcyNy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Nz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gifX0seyIkaWQiOiI3MjkiLCIkdHlwZSI6IlN3aXNzQWNhZGVtaWMuQ2l0YXZpLkxvY2F0aW9uLCBTd2lzc0FjYWRlbWljLkNpdGF2aSIsIkFkZHJlc3MiOnsiJGlkIjoiNzMw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Nz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gifX0seyIkaWQiOiI3MzIiLCIkdHlwZSI6IlN3aXNzQWNhZGVtaWMuQ2l0YXZpLkxvY2F0aW9uLCBTd2lzc0FjYWRlbWljLkNpdGF2aSIsIkFkZHJlc3MiOnsiJGlkIjoiNzMz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Nz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gifX1dLCJOdW1iZXIiOiIxIiwiT3JnYW5pemF0aW9ucyI6W10sIk90aGVyc0ludm9sdmVkIjpbXSwiUGFnZVJhbmdlIjoiPHNwPlxyXG4gIDxuPjEwPC9uPlxyXG4gIDxpbj50cnVlPC9pbj5cclxuICA8b3M+MTA8L29zPlxyXG4gIDxwcz4xMDwvcHM+XHJcbjwvc3A+XHJcbjxlcD5cclxuICA8bj4xMjwvbj5cclxuICA8aW4+dHJ1ZTwvaW4+XHJcbiAgPG9zPjEyPC9vcz5cclxuICA8cHM+MTI8L3BzPlxyXG48L2VwPlxyXG48b3M+MTAtMjwvb3M+IiwiUGVyaW9kaWNhbCI6eyIkaWQiOiI3MzU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OC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Nz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wNjowNSIsIk1vZGlmaWVkQnkiOiJfQ2hyaXN0aW5lIE51c3NiYXVtIiwiSWQiOiI5Yjc0ZDA0MS0xNjk1LTQ5MGEtOWU1NS03ZDE4NDRlZmJiMDMiLCJNb2RpZmllZE9uIjoiMjAyMy0xMi0wN1QxMzowNjowNSIsIlByb2plY3QiOnsiJHJlZiI6IjgifX0seyIkaWQiOiI3NDYiLCIkdHlwZSI6IlN3aXNzQWNhZGVtaWMuQ2l0YXZpLkxvY2F0aW9uLCBTd2lzc0FjYWRlbWljLkNpdGF2aSIsIkFkZHJlc3MiOnsiJGlkIjoiNzQ3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Nz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OC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3PC9uPlxyXG4gIDxpbj50cnVlPC9pbj5cclxuICA8b3M+Nzwvb3M+XHJcbiAgPHBzPjc8L3BzPlxyXG48L3NwPlxyXG48ZXA+XHJcbiAgPG4+MTk8L24+XHJcbiAgPGluPnRydWU8L2luPlxyXG4gIDxvcz4xOTwvb3M+XHJcbiAgPHBzPjE5PC9wcz5cclxuPC9lcD5cclxuPG9zPjctMTk8L29zPiIsIlBlcmlvZGljYWwiOnsiJGlkIjoiNzcy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OC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3Nzk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4In19LHsiJGlkIjoiNzgw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c4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c4MiIsIiR0eXBlIjoiU3dpc3NBY2FkZW1pYy5DaXRhdmkuTG9jYXRpb24sIFN3aXNzQWNhZGVtaWMuQ2l0YXZpIiwiQWRkcmVzcyI6eyIkaWQiOiI3ODM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c4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Nzg1IiwiJHR5cGUiOiJTd2lzc0FjYWRlbWljLkNpdGF2aS5Mb2NhdGlvbiwgU3dpc3NBY2FkZW1pYy5DaXRhdmkiLCJBZGRyZXNzIjp7IiRpZCI6Ijc4Ni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c4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+XHJcbiAgPGluPnRydWU8L2luPlxyXG4gIDxvcz4xPC9vcz5cclxuICA8cHM+MTwvcHM+XHJcbjwvc3A+XHJcbjxlcD5cclxuICA8bj4xNzwvbj5cclxuICA8aW4+dHJ1ZTwvaW4+XHJcbiAgPG9zPjE3PC9vcz5cclxuICA8cHM+MTc8L3BzPlxyXG48L2VwPlxyXG48b3M+MS0xNzwvb3M+IiwiUGVyaW9kaWNhbCI6eyIkaWQiOiI3ODg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g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gifX0seyIkaWQiOiI4MTU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gifX0seyIkaWQiOiI4MTYiLCIkdHlwZSI6IlN3aXNzQWNhZGVtaWMuQ2l0YXZpLlBlcnNvbiwgU3dpc3NBY2FkZW1pYy5DaXRhdmkiLCJGaXJzdE5hbWUiOiJQcmFzYW50YSIsIkxhc3ROYW1lIjoiR2hvc2giLCJNaWRkbGVOYW1lIjoiS3VtYXIiLCJQcm90ZWN0ZWQiOmZhbHNlLCJTZXgiOjAsIkNyZWF0ZWRCeSI6Il9DaHJpc3RpbmUgTnVzc2JhdW0iLCJDcmVhdGVkT24iOiIyMDIzLTEyLTA1VDEyOjUwOjU3IiwiTW9kaWZpZWRCeSI6Il9DaHJpc3RpbmUgTnVzc2JhdW0iLCJJZCI6ImZiMGNmNDI3LTg1ZWMtNDZjYS04YWQxLThmNzNlODlmOWE0OCIsIk1vZGlmaWVkT24iOiIyMDIzLTEyLTA1VDEyOjUwOjU3IiwiUHJvamVjdCI6eyIkcmVmIjoiOCJ9fV0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4MTciLCIkdHlwZSI6IlN3aXNzQWNhZGVtaWMuQ2l0YXZpLkxvY2F0aW9uLCBTd2lzc0FjYWRlbWljLkNpdGF2aSIsIkFkZHJlc3MiOnsiJGlkIjoiODE4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4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OCJ9fSx7IiRpZCI6IjgyMCIsIiR0eXBlIjoiU3dpc3NBY2FkZW1pYy5DaXRhdmkuTG9jYXRpb24sIFN3aXNzQWNhZGVtaWMuQ2l0YXZpIiwiQWRkcmVzcyI6eyIkaWQiOiI4MjE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4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gifX0seyIkaWQiOiI4MzA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OCJ9fV0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ODMxIiwiJHR5cGUiOiJTd2lzc0FjYWRlbWljLkNpdGF2aS5Mb2NhdGlvbiwgU3dpc3NBY2FkZW1pYy5DaXRhdmkiLCJBZGRyZXNzIjp7IiRpZCI6IjgzMiIsIiR0eXBlIjoiU3dpc3NBY2FkZW1pYy5DaXRhdmkuTGlua2VkUmVzb3VyY2UsIFN3aXNzQWNhZGVtaWMuQ2l0YXZpIiwiTGlua2VkUmVzb3VyY2VUeXBlIjo1LCJPcmlnaW5hbFN0cmluZyI6IjEwLjEwODAvYWFjLjE4LjEuMTEuMTkiLCJVcmlTdHJpbmciOiJodHRwczovL2RvaS5vcmcvMTAuMTA4MC9hYWMuMTguMS4xMS4xOSIsIkxpbmtlZFJlc291cmNlU3RhdHVzIjo4LCJQcm9wZXJ0aWVzIjp7IiRpZCI6Ijg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4NDAiLCIkdHlwZSI6IlN3aXNzQWNhZGVtaWMuQ2l0YXZpLkxvY2F0aW9uLCBTd2lzc0FjYWRlbWljLkNpdGF2aSIsIkFkZHJlc3MiOnsiJGlkIjoiODQxIiwiJHR5cGUiOiJTd2lzc0FjYWRlbWljLkNpdGF2aS5MaW5rZWRSZXNvdXJjZSwgU3dpc3NBY2FkZW1pYy5DaXRhdmkiLCJMaW5rZWRSZXNvdXJjZVR5cGUiOjUsIk9yaWdpbmFsU3RyaW5nIjoiMTAuMTAxNi9qLmNoYi4yMDE3LjA4LjA0NCIsIlVyaVN0cmluZyI6Imh0dHBzOi8vZG9pLm9yZy8xMC4xMDE2L2ouY2hiLjIwMTcuMDguMDQ0IiwiTGlua2VkUmVzb3VyY2VTdGF0dXMiOjgsIlByb3BlcnRpZXMiOnsiJGlkIjoiOD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+XHJcbiAgPG4+MzM2PC9uPlxyXG4gIDxpbj50cnVlPC9pbj5cclxuICA8b3M+MzM2PC9vcz5cclxuICA8cHM+MzM2PC9wcz5cclxuPC9zcD5cclxuPGVwPlxyXG4gIDxuPjM0Njwvbj5cclxuICA8aW4+dHJ1ZTwvaW4+XHJcbiAgPG9zPjM0Njwvb3M+XHJcbiAgPHBzPjM0NjwvcHM+XHJcbjwvZXA+XHJcbjxvcz4zMzYtMzQ2PC9vcz4iLCJQZXJpb2RpY2FsIjp7IiRyZWYiOiIzOTk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ODQ5IiwiJHR5cGUiOiJTd2lzc0FjYWRlbWljLkNpdGF2aS5Mb2NhdGlvbiwgU3dpc3NBY2FkZW1pYy5DaXRhdmkiLCJBZGRyZXNzIjp7IiRpZCI6Ijg1M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g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+MTc0Njwvb3M+XHJcbiAgPHBzPjE3NDY8L3BzPlxyXG48L3NwPlxyXG48ZXA+XHJcbiAgPG4+MTc2NDwvbj5cclxuICA8aW4+dHJ1ZTwvaW4+XHJcbiAgPG9zPjE3NjQ8L29zPlxyXG4gIDxwcz4xNzY0PC9wcz5cclxuPC9lcD5cclxuPG9zPjE3NDYtMTc2NDwvb3M+IiwiUGVyaW9kaWNhbCI6eyIkaWQiOiI4NTI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g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yZWYiOiI4In19XSwiQ2l0YXRpb25LZXlVcGRhdGVUeXBlIjowLCJDb2xsYWJvcmF0b3JzIjpbXSwiQ292ZXJQYXRoIjp7IiRpZCI6Ijg1OSIsIiR0eXBlIjoiU3dpc3NBY2FkZW1pYy5DaXRhdmkuTGlua2VkUmVzb3VyY2UsIFN3aXNzQWNhZGVtaWMuQ2l0YXZpIiwiTGlua2VkUmVzb3VyY2VUeXBlIjoyLCJPcmlnaW5hbFN0cmluZyI6IkM6XFxVc2Vyc1xcQ2hyaXN0aW5lIE51c3NiYXVtXFxBcHBEYXRhXFxMb2NhbFxcVGVtcFxcYjJoZ2c1NHAuanBnIiwiVXJpU3RyaW5nIjoiOGNmNzYyYjYtNmFlMi00NDI5LWI1YTUtNGI5OWQ2ODk4Y2Q2IiwiTGlua2VkUmVzb3VyY2VTdGF0dXMiOjgsIlByb3BlcnRpZXMiOnsiJGlkIjoiOD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g2NCIsIiR0eXBlIjoiU3dpc3NBY2FkZW1pYy5DaXRhdmkuTG9jYXRpb24sIFN3aXNzQWNhZGVtaWMuQ2l0YXZpIiwiQWRkcmVzcyI6eyIkaWQiOiI4NjUiLCIkdHlwZSI6IlN3aXNzQWNhZGVtaWMuQ2l0YXZpLkxpbmtlZFJlc291cmNlLCBTd2lzc0FjYWRlbWljLkNpdGF2aSIsIkxpbmtlZFJlc291cmNlVHlwZSI6NSwiT3JpZ2luYWxTdHJpbmciOiIxMC4xMDA3Lzk3OC0zLTMxOS0xMDgxNi0yXzcyIiwiVXJpU3RyaW5nIjoiaHR0cHM6Ly9kb2kub3JnLzEwLjEwMDcvOTc4LTMtMzE5LTEwODE2LTJfNzIiLCJMaW5rZWRSZXNvdXJjZVN0YXR1cyI6OCwiUHJvcGVydGllcyI6eyIkaWQiOiI4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4NzA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g3My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g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OCJ9fSx7IiRpZCI6Ijg5NSIsIiR0eXBlIjoiU3dpc3NBY2FkZW1pYy5DaXRhdmkuTG9jYXRpb24sIFN3aXNzQWNhZGVtaWMuQ2l0YXZpIiwiQWRkcmVzcyI6eyIkaWQiOiI4OTY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ODk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OCJ9fSx7IiRpZCI6IjkwNS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OCJ9fV0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kwNiIsIiR0eXBlIjoiU3dpc3NBY2FkZW1pYy5DaXRhdmkuTG9jYXRpb24sIFN3aXNzQWNhZGVtaWMuQ2l0YXZpIiwiQWRkcmVzcyI6eyIkaWQiOiI5MDc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kw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4In19LHsiJGlkIjoiOTA5IiwiJHR5cGUiOiJTd2lzc0FjYWRlbWljLkNpdGF2aS5Mb2NhdGlvbiwgU3dpc3NBY2FkZW1pYy5DaXRhdmkiLCJBZGRyZXNzIjp7IiRpZCI6IjkxMC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k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4In19LHsiJGlkIjoiOTEyIiwiJHR5cGUiOiJTd2lzc0FjYWRlbWljLkNpdGF2aS5Mb2NhdGlvbiwgU3dpc3NBY2FkZW1pYy5DaXRhdmkiLCJBZGRyZXNzIjp7IiRpZCI6IjkxMy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k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4In19XSwiT3JnYW5pemF0aW9ucyI6W10sIk90aGVyc0ludm9sdmVkIjpbXSwiUGFnZVJhbmdlIjoiPHNwPlxyXG4gIDxuPjc4NzQ5OTwvbj5cclxuICA8aW4+dHJ1ZTwvaW4+XHJcbiAgPG9zPjc4NzQ5OTwvb3M+XHJcbiAgPHBzPjc4NzQ5OTwvcHM+XHJcbjwvc3A+XHJcbjxvcz43ODc0OTk8L29zPiIsIlBlcmlvZGljYWwiOnsiJGlkIjoiOTE1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5MjM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k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4In19XSwiTnVtYmVyIjoiNCIsIk9yZ2FuaXphdGlvbnMiOltdLCJPdGhlcnNJbnZvbHZlZCI6W10sIlBhZ2VSYW5nZSI6IjxzcD5cclxuICA8bj4xPC9uPlxyXG4gIDxpbj50cnVlPC9pbj5cclxuICA8b3M+MTwvb3M+XHJcbiAgPHBzPjE8L3BzPlxyXG48L3NwPlxyXG48ZXA+XHJcbiAgPG4+NDM8L24+XHJcbiAgPGluPnRydWU8L2luPlxyXG4gIDxvcz40Mzwvb3M+XHJcbiAgPHBzPjQzPC9wcz5cclxuPC9lcD5cclxuPG9zPjEtNDM8L29zPiIsIlBlcmlvZGljYWwiOnsiJGlkIjoiOTI4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kzNy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5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OTQ5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gifX1d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k1MCIsIiR0eXBlIjoiU3dpc3NBY2FkZW1pYy5DaXRhdmkuTG9jYXRpb24sIFN3aXNzQWNhZGVtaWMuQ2l0YXZpIiwiQWRkcmVzcyI6eyIkaWQiOiI5NTE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5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k1NSIsIiR0eXBlIjoiU3dpc3NBY2FkZW1pYy5DaXRhdmkuTG9jYXRpb24sIFN3aXNzQWNhZGVtaWMuQ2l0YXZpIiwiQWRkcmVzcyI6eyIkaWQiOiI5NTYiLCIkdHlwZSI6IlN3aXNzQWNhZGVtaWMuQ2l0YXZpLkxpbmtlZFJlc291cmNlLCBTd2lzc0FjYWRlbWljLkNpdGF2aSIsIkxpbmtlZFJlc291cmNlVHlwZSI6NSwiT3JpZ2luYWxTdHJpbmciOiIxMC4xMDA3Lzk3OC0zLTAzMC00OTA2Mi0xIiwiVXJpU3RyaW5nIjoiaHR0cHM6Ly9kb2kub3JnLzEwLjEwMDcvOTc4LTMtMDMwLTQ5MDYyLTEiLCJMaW5rZWRSZXNvdXJjZVN0YXR1cyI6OCwiUHJvcGVydGllcyI6eyIkaWQiOiI5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cmVmIjoiODcyIn1dLCJRdW90YXRpb25zIjpbXSwiUmF0aW5nIjowLCJSZWZlcmVuY2VUeXBlIjoiQm9va0VkaXRlZCIsIlNlcmllc1RpdGxlIjp7IiRyZWYiOiI4NzMi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3LTA4VDE0OjQyOjU0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HJlZiI6IjgifX0seyIkaWQiOiI5NjQ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4In19LHsiJGlkIjoiOTY1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OTY2IiwiJHR5cGUiOiJTd2lzc0FjYWRlbWljLkNpdGF2aS5QZXJzb24sIFN3aXNzQWNhZGVtaWMuQ2l0YXZpIiwiRmlyc3ROYW1lIjoiS2lyc3RlbiIsIkxhc3ROYW1lIjoiS2FwdGVpam5zIiwiUHJvdGVjdGVkIjpmYWxzZSwiU2V4IjoxLCJDcmVhdGVkQnkiOiJfQ2hyaXN0aW5lIE51c3NiYXVtIiwiQ3JlYXRlZE9uIjoiMjAyMy0xMi0wNVQxMjo1OTozMCIsIk1vZGlmaWVkQnkiOiJfQ2hyaXN0aW5lIE51c3NiYXVtIiwiSWQiOiI1ODBhZjhkZS1hNTJkLTQzZGMtOTRlOS1iM2Q5YzA4MjM2MWIiLCJNb2RpZmllZE9uIjoiMjAyMy0xMi0wNVQxMjo1OTozMCIsIlByb2plY3QiOnsiJHJlZiI6IjgifX0seyIkaWQiOiI5Njc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4In19LHsiJGlkIjoiOTY4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5NjkiLCIkdHlwZSI6IlN3aXNzQWNhZGVtaWMuQ2l0YXZpLkxvY2F0aW9uLCBTd2lzc0FjYWRlbWljLkNpdGF2aSIsIkFkZHJlc3MiOnsiJGlkIjoiOTcw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OT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5NzIiLCIkdHlwZSI6IlN3aXNzQWNhZGVtaWMuQ2l0YXZpLkxvY2F0aW9uLCBTd2lzc0FjYWRlbWljLkNpdGF2aSIsIkFkZHJlc3MiOnsiJGlkIjoiOTcz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5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OCJ9fSx7IiRpZCI6Ijk4Mi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gifX0seyIkaWQiOiI5OTIiLCIkdHlwZSI6IlN3aXNzQWNhZGVtaWMuQ2l0YXZpLlBlcnNvbiwgU3dpc3NBY2FkZW1pYy5DaXRhdmkiLCJGaXJzdE5hbWUiOiJKYW1lcyIsIkxhc3ROYW1lIjoiWW91bmciLCJQcm90ZWN0ZWQiOmZhbHNlLCJTZXgiOjIsIkNyZWF0ZWRCeSI6Il9DaHJpc3RpbmUgTnVzc2JhdW0iLCJDcmVhdGVkT24iOiIyMDI0LTAxLTAzVDE0OjE5OjExIiwiTW9kaWZpZWRCeSI6Il9DaHJpc3RpbmUgTnVzc2JhdW0iLCJJZCI6IjhmZWYzYjMxLTJhZWMtNGVjOC05MjQ4LTAxNDdhOWMzNjQxMiIsIk1vZGlmaWVkT24iOiIyMDI0LTAxLTAzVDE0OjE5OjExIiwiUHJvamVjdCI6eyIkcmVmIjoiOCJ9fSx7IiRpZCI6Ijk5My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OCJ9fSx7IiRpZCI6Ijk5NC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4In19XSwiRXZhbHVhdGlvbkNvbXBsZXhpdHkiOjAsIkV2YWx1YXRpb25Tb3VyY2VUZXh0Rm9ybWF0IjowLCJHcm91cHMiOltdLCJIYXNMYWJlbDEiOmZhbHNlLCJIYXNMYWJlbDIiOmZhbHNlLCJJc2JuIjoiOTc4MTQ1MDM2NzQ2MiIsIktleXdvcmRzIjpbXSwiTG9jYXRpb25zIjpbeyIkaWQiOiI5OTUiLCIkdHlwZSI6IlN3aXNzQWNhZGVtaWMuQ2l0YXZpLkxvY2F0aW9uLCBTd2lzc0FjYWRlbWljLkNpdGF2aSIsIkFkZHJlc3MiOnsiJGlkIjoiOTk2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k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4In19XSwiT3JnYW5pemF0aW9ucyI6W10sIk90aGVyc0ludm9sdmVkIjpbXSwiUGxhY2VPZlB1YmxpY2F0aW9uIjoiTmV3IFlvcmssIE5ZLCBVU0EiLCJQdWJsaXNoZXJzIjpbeyIkcmVmIjoiMTEyIn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ctMDhUMTQ6NDI6NTkiLCJQcm9qZWN0Ijp7IiRyZWYiOiI4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cmVmIjoiOCJ9fSx7IiRpZCI6IjEwMDQ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OCJ9fV0sIkNpdGF0aW9uS2V5VXBkYXRlVHlwZSI6MCwiQ29sbGFib3JhdG9ycyI6W10sIkRvaSI6IjEwLjEwNDQvMjAxOF9BSlNMUC0xNy0wMjEyIiwiRWRpdG9ycyI6W10sIkV2YWx1YXRpb25Db21wbGV4aXR5IjowLCJFdmFsdWF0aW9uU291cmNlVGV4dEZvcm1hdCI6MCwiR3JvdXBzIjpbXSwiSGFzTGFiZWwxIjpmYWxzZSwiSGFzTGFiZWwyIjpmYWxzZSwiS2V5d29yZHMiOltdLCJMYW5ndWFnZSI6ImVuZyIsIkxhbmd1YWdlQ29kZSI6ImVuIiwiTG9jYXRpb25zIjpbeyIkaWQiOiIxMDA1IiwiJHR5cGUiOiJTd2lzc0FjYWRlbWljLkNpdGF2aS5Mb2NhdGlvbiwgU3dpc3NBY2FkZW1pYy5DaXRhdmkiLCJBZGRyZXNzIjp7IiRpZCI6IjEwMDY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wM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yOjEyOjA3IiwiTW9kaWZpZWRCeSI6Il9DaHJpc3RpbmUgTnVzc2JhdW0iLCJJZCI6Ijg3MTUwOTc5LTgxZTQtNGE5Ny1hZTUxLTU2Mzc4YzVkODljMSIsIk1vZGlmaWVkT24iOiIyMDIzLTExLTIyVDEyOjEyOjA3IiwiUHJvamVjdCI6eyIkcmVmIjoiOCJ9fSx7IiRpZCI6IjEwMDgiLCIkdHlwZSI6IlN3aXNzQWNhZGVtaWMuQ2l0YXZpLkxvY2F0aW9uLCBTd2lzc0FjYWRlbWljLkNpdGF2aSIsIkFkZHJlc3MiOnsiJGlkIjoiMTAwO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w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yOjEyOjA3IiwiTW9kaWZpZWRCeSI6Il9DaHJpc3RpbmUgTnVzc2JhdW0iLCJJZCI6IjM1YjBhYTU0LWJlMDMtNGU4ZC1hZDI1LTU4OGFhOWFjOGU5NyIsIk1vZGlmaWVkT24iOiIyMDIzLTExLTIyVDEyOjEyOjA3IiwiUHJvamVjdCI6eyIkcmVmIjoiOCJ9fSx7IiRpZCI6IjEwMTEiLCIkdHlwZSI6IlN3aXNzQWNhZGVtaWMuQ2l0YXZpLkxvY2F0aW9uLCBTd2lzc0FjYWRlbWljLkNpdGF2aSIsIkFkZHJlc3MiOnsiJGlkIjoiMTAxMi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A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gifX0seyIkaWQiOiIxMDIw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gifX0seyIkaWQiOiIxMDIx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gifX0seyIkaWQiOiIxMDIy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4In19LHsiJGlkIjoiMTAyMy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4In19LHsiJGlkIjoiMTAyNCIsIiR0eXBlIjoiU3dpc3NBY2FkZW1pYy5DaXRhdmkuUGVyc29uLCBTd2lzc0FjYWRlbWljLkNpdGF2aSIsIkZpcnN0TmFtZSI6IkRpb24iLCJMYXN0TmFtZSI6IlNjb3R0IiwiUHJvdGVjdGVkIjpmYWxzZSwiU2V4IjoyLCJDcmVhdGVkQnkiOiJfQ2hyaXN0aW5lIE51c3NiYXVtIiwiQ3JlYXRlZE9uIjoiMjAyMy0xMS0yMlQxMDo1NTo0MiIsIk1vZGlmaWVkQnkiOiJfQ2hyaXN0aW5lIE51c3NiYXVtIiwiSWQiOiI5NzE4ZTBlMS1mNzg0LTQxZGItYTQ4Ni1hNjRkZmY1OGM0YTEiLCJNb2RpZmllZE9uIjoiMjAyMy0xMS0yMlQxMDo1NTo0MiIsIlByb2plY3QiOnsiJHJlZiI6IjgifX0seyIkaWQiOiIxMDI1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gifX0seyIkaWQiOiIxMDI2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OCJ9fSx7IiRpZCI6IjEwMjciLCIkdHlwZSI6IlN3aXNzQWNhZGVtaWMuQ2l0YXZpLlBlcnNvbiwgU3dpc3NBY2FkZW1pYy5DaXRhdmkiLCJGaXJzdE5hbWUiOiJMdWRnZXIiLCJMYXN0TmFtZSI6IlNjaMO2bHMiLCJQcm90ZWN0ZWQiOmZhbHNlLCJTZXgiOjIsIkNyZWF0ZWRCeSI6Il9DaHJpc3RpbmUgTnVzc2JhdW0iLCJDcmVhdGVkT24iOiIyMDIzLTExLTIyVDEwOjU1OjQyIiwiTW9kaWZpZWRCeSI6Il9DaHJpc3RpbmUgTnVzc2JhdW0iLCJJZCI6IjI2ODZhOGE5LTU3ZGYtNDc0NS04MjdjLTkzZmFjNWJlOWQ0YSIsIk1vZGlmaWVkT24iOiIyMDIzLTExLTIyVDEwOjU1OjQyIiwiUHJvamVjdCI6eyIkcmVmIjoiOCJ9fSx7IiRpZCI6IjEwMjg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4In19XS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EwMjkiLCIkdHlwZSI6IlN3aXNzQWNhZGVtaWMuQ2l0YXZpLkxvY2F0aW9uLCBTd2lzc0FjYWRlbWljLkNpdGF2aSIsIkFkZHJlc3MiOnsiJGlkIjoiMTAzMC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A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4In19LHsiJGlkIjoiMTAzMiIsIiR0eXBlIjoiU3dpc3NBY2FkZW1pYy5DaXRhdmkuTG9jYXRpb24sIFN3aXNzQWNhZGVtaWMuQ2l0YXZpIiwiQWRkcmVzcyI6eyIkaWQiOiIxMDMz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TA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Ew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3OjQxIiwiTW9kaWZpZWRCeSI6Il9DaHJpc3RpbmUgTnVzc2JhdW0iLCJJZCI6Ijk0ODk3NzNjLWZkMjktNDJlYy04ZmM0LTVkNmE4ZjA2ZGYwMCIsIk1vZGlmaWVkT24iOiIyMDIxLTExLTE3VDA5OjQ3OjQxIiwiUHJvamVjdCI6eyIkcmVmIjoiOCJ9fSx7IiRpZCI6IjEwNTIiLCIkdHlwZSI6IlN3aXNzQWNhZGVtaWMuQ2l0YXZpLkxvY2F0aW9uLCBTd2lzc0FjYWRlbWljLkNpdGF2aSIsIkFkZHJlc3MiOnsiJGlkIjoiMTA1My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Ew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cmVmIjoiOCJ9fSx7IiRpZCI6IjEwNjE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EwNjQiLCIkdHlwZSI6IlN3aXNzQWNhZGVtaWMuQ2l0YXZpLkxvY2F0aW9uLCBTd2lzc0FjYWRlbWljLkNpdGF2aSIsIkFkZHJlc3MiOnsiJGlkIjoiMTA2NSIsIiR0eXBlIjoiU3dpc3NBY2FkZW1pYy5DaXRhdmkuTGlua2VkUmVzb3VyY2UsIFN3aXNzQWNhZGVtaWMuQ2l0YXZpIiwiTGlua2VkUmVzb3VyY2VUeXBlIjo1LCJPcmlnaW5hbFN0cmluZyI6IjIzODExOTYiLCJVcmlTdHJpbmciOiJodHRwOi8vd3d3Lm5jYmkubmxtLm5paC5nb3YvcHVibWVkLzIzODExOTYiLCJMaW5rZWRSZXNvdXJjZVN0YXR1cyI6OCwiUHJvcGVydGllcyI6eyIkaWQiOiIxMD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}</w:instrText>
          </w:r>
          <w:r>
            <w:fldChar w:fldCharType="separate"/>
          </w:r>
          <w:r w:rsidRPr="00FD4C9C">
            <w:rPr>
              <w:lang w:val="en-US"/>
            </w:rPr>
            <w:t>(Abdulrahman &amp; Richards, 2022; Abur et al., 2021; Anand &amp; Stepp, 2015; Assmann et al., 2006; Aylett et al., 2020; Baird, Jørgensen, et al., 2018; Baird et al., 2017; Baird, Parada-Cabaleiro, et al., 2018; Birkholz &amp; Drechsel, 2021; Birkholz et al., 2017; Cabral et al., 2017; Coughlin-Woods et al., 2005; Diel &amp; Lewis, 2024; Duville et al., 2022, 2024; Eadie &amp; Doyle, 2002; Eadie et al., 2008; Ehret et al., 2021; Euler et al., 2021; Eyssel et al., 2012; Ferstl et al., 2021; Gong &amp; Nass, 2007; Goy et al., 2016; Hardy et al., 2020; Higgins et al., 2022; Hu et al., 2021; Hyppa-Martin et al., 2024; Ilves &amp; Surakka, 2013; Ilves et al., 2011; Im et al., 2023; Jones et al., 2019; Kapolowicz et al., 2022; Klopfenstein, 2015, 2016; Klopfenstein et al., 2020; Ko et al., 2023; Kühne et al., 2020; Lee, 2010; Lehner &amp; Ziegler, 2022; Li et al., 2023; Lu et al., 2021; Mackey et al., 1997; Malisz et al., 2020; Martin et al., 1984; Mawalim et al., 2022; Mayo et al., 2011; McGinn &amp; Torre, 2019; Meltzner &amp; Hillman, 2005; Merritt &amp; Bent, 2020; Mitchell et al., 2011; Moore &amp; Tan, 2003; Moya-Galé et al., 2024; Nusbaum et al., 1997; Nussbaum et al., 2023; Parmar et al., 2022; Rao M V et al., 2018; Ratcliff et al., 2002; Rodero, 2017; Rodero &amp; Lucas, 2023; Romportl, 2014; Sarigul &amp; Urgen, 2023; Schölderle et al., 2023; Schreibelmayr &amp; Mara, 2022; Seaborn et al., 2021; Tamagawa et al., 2011; Urakami et al., 2020; van Prooije et al., 2023; Velner et al., 2020; Venkatraman &amp; Sivasankar, 2018; Vogel et al., 2019; Yamasaki et al., 2017; Yorkston et al., 1990)</w:t>
          </w:r>
          <w:r>
            <w:fldChar w:fldCharType="end"/>
          </w:r>
        </w:sdtContent>
      </w:sdt>
      <w:bookmarkStart w:id="0" w:name="_GoBack"/>
      <w:bookmarkEnd w:id="0"/>
    </w:p>
    <w:sdt>
      <w:sdtPr>
        <w:tag w:val="CitaviBibliography"/>
        <w:id w:val="390933299"/>
        <w:placeholder>
          <w:docPart w:val="DefaultPlaceholder_-1854013440"/>
        </w:placeholder>
      </w:sdtPr>
      <w:sdtEndPr>
        <w:rPr>
          <w:rFonts w:asciiTheme="minorHAnsi" w:eastAsiaTheme="minorHAnsi" w:hAnsiTheme="minorHAnsi" w:cstheme="minorBidi"/>
          <w:color w:val="auto"/>
          <w:sz w:val="22"/>
          <w:szCs w:val="22"/>
        </w:rPr>
      </w:sdtEndPr>
      <w:sdtContent>
        <w:p w14:paraId="217621BD" w14:textId="77777777" w:rsidR="00FD4C9C" w:rsidRPr="00FD4C9C" w:rsidRDefault="00FD4C9C" w:rsidP="00FD4C9C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FD4C9C">
            <w:rPr>
              <w:lang w:val="en-US"/>
            </w:rPr>
            <w:instrText>ADDIN CitaviBibliography</w:instrText>
          </w:r>
          <w:r>
            <w:fldChar w:fldCharType="separate"/>
          </w:r>
          <w:r w:rsidRPr="00FD4C9C">
            <w:rPr>
              <w:lang w:val="en-US"/>
            </w:rPr>
            <w:t>References</w:t>
          </w:r>
        </w:p>
        <w:p w14:paraId="44A4664F" w14:textId="77777777" w:rsidR="00FD4C9C" w:rsidRPr="00FD4C9C" w:rsidRDefault="00FD4C9C" w:rsidP="00FD4C9C">
          <w:pPr>
            <w:pStyle w:val="CitaviBibliographyEntry"/>
            <w:rPr>
              <w:lang w:val="en-US"/>
            </w:rPr>
          </w:pPr>
          <w:bookmarkStart w:id="1" w:name="_CTVL001ddf2261829a143b5b43f6808d8527183"/>
          <w:r w:rsidRPr="00FD4C9C">
            <w:rPr>
              <w:lang w:val="en-US"/>
            </w:rPr>
            <w:t>Abdulrahman, A., &amp; Richards, D. (2022). Is Natural Necessary? Human Voice versus Synthetic Voice for Intelligent Virtual Agents.</w:t>
          </w:r>
          <w:bookmarkEnd w:id="1"/>
          <w:r w:rsidRPr="00FD4C9C">
            <w:rPr>
              <w:lang w:val="en-US"/>
            </w:rPr>
            <w:t xml:space="preserve"> </w:t>
          </w:r>
          <w:r w:rsidRPr="00FD4C9C">
            <w:rPr>
              <w:i/>
              <w:lang w:val="en-US"/>
            </w:rPr>
            <w:t>Multimodal Technologies and Interaction</w:t>
          </w:r>
          <w:r w:rsidRPr="00FD4C9C">
            <w:rPr>
              <w:lang w:val="en-US"/>
            </w:rPr>
            <w:t xml:space="preserve">, </w:t>
          </w:r>
          <w:r w:rsidRPr="00FD4C9C">
            <w:rPr>
              <w:i/>
              <w:lang w:val="en-US"/>
            </w:rPr>
            <w:t>6</w:t>
          </w:r>
          <w:r w:rsidRPr="00FD4C9C">
            <w:rPr>
              <w:lang w:val="en-US"/>
            </w:rPr>
            <w:t>(7), 51. https://doi.org/10.3390/mti6070051</w:t>
          </w:r>
        </w:p>
        <w:p w14:paraId="22AFF867" w14:textId="77777777" w:rsidR="00FD4C9C" w:rsidRPr="00FD4C9C" w:rsidRDefault="00FD4C9C" w:rsidP="00FD4C9C">
          <w:pPr>
            <w:pStyle w:val="CitaviBibliographyEntry"/>
            <w:rPr>
              <w:lang w:val="en-US"/>
            </w:rPr>
          </w:pPr>
          <w:bookmarkStart w:id="2" w:name="_CTVL001f5c5b3728c9c434d96e91d4a4b29a457"/>
          <w:r w:rsidRPr="00FD4C9C">
            <w:rPr>
              <w:lang w:val="en-US"/>
            </w:rPr>
            <w:t>Abur, D., Subaciute, A., Daliri, A., Lester-Smith, R. A., Lupiani, A. A., Cilento, D., Enos, N. M., Weerathunge, H. R., Tardif, M. C., &amp; Stepp, C. E. (2021). Feedback and Feedforward Auditory-Motor Processes for Voice and Articulation in Parkinson's Disease.</w:t>
          </w:r>
          <w:bookmarkEnd w:id="2"/>
          <w:r w:rsidRPr="00FD4C9C">
            <w:rPr>
              <w:lang w:val="en-US"/>
            </w:rPr>
            <w:t xml:space="preserve"> </w:t>
          </w:r>
          <w:r w:rsidRPr="00FD4C9C">
            <w:rPr>
              <w:i/>
              <w:lang w:val="en-US"/>
            </w:rPr>
            <w:t>J Speech Lang Hear Res</w:t>
          </w:r>
          <w:r w:rsidRPr="00FD4C9C">
            <w:rPr>
              <w:lang w:val="en-US"/>
            </w:rPr>
            <w:t xml:space="preserve">, </w:t>
          </w:r>
          <w:r w:rsidRPr="00FD4C9C">
            <w:rPr>
              <w:i/>
              <w:lang w:val="en-US"/>
            </w:rPr>
            <w:t>64</w:t>
          </w:r>
          <w:r w:rsidRPr="00FD4C9C">
            <w:rPr>
              <w:lang w:val="en-US"/>
            </w:rPr>
            <w:t>(12), 4682–4694. https://doi.org/10.1044/2021_JSLHR-21-00153</w:t>
          </w:r>
        </w:p>
        <w:p w14:paraId="640A616E" w14:textId="77777777" w:rsidR="00FD4C9C" w:rsidRPr="00FD4C9C" w:rsidRDefault="00FD4C9C" w:rsidP="00FD4C9C">
          <w:pPr>
            <w:pStyle w:val="CitaviBibliographyEntry"/>
            <w:rPr>
              <w:lang w:val="en-US"/>
            </w:rPr>
          </w:pPr>
          <w:bookmarkStart w:id="3" w:name="_CTVL001adb55347b44b4ae8a831b32e2081e422"/>
          <w:r w:rsidRPr="00FD4C9C">
            <w:rPr>
              <w:lang w:val="en-US"/>
            </w:rPr>
            <w:t>Anand, S., &amp; Stepp, C. E. (2015). Listener Perception of Monopitch, Naturalness, and Intelligibility for Speakers With Parkinson's Disease.</w:t>
          </w:r>
          <w:bookmarkEnd w:id="3"/>
          <w:r w:rsidRPr="00FD4C9C">
            <w:rPr>
              <w:lang w:val="en-US"/>
            </w:rPr>
            <w:t xml:space="preserve"> </w:t>
          </w:r>
          <w:r w:rsidRPr="00FD4C9C">
            <w:rPr>
              <w:i/>
              <w:lang w:val="en-US"/>
            </w:rPr>
            <w:t>Journal of Speech, Language, and Hearing Research</w:t>
          </w:r>
          <w:r w:rsidRPr="00FD4C9C">
            <w:rPr>
              <w:lang w:val="en-US"/>
            </w:rPr>
            <w:t xml:space="preserve">, </w:t>
          </w:r>
          <w:r w:rsidRPr="00FD4C9C">
            <w:rPr>
              <w:i/>
              <w:lang w:val="en-US"/>
            </w:rPr>
            <w:t>58</w:t>
          </w:r>
          <w:r w:rsidRPr="00FD4C9C">
            <w:rPr>
              <w:lang w:val="en-US"/>
            </w:rPr>
            <w:t>(4), 1134–1144. https://doi.org/10.1044/2015_JSLHR-S-14-0243</w:t>
          </w:r>
        </w:p>
        <w:p w14:paraId="6D1E0EAD" w14:textId="77777777" w:rsidR="00FD4C9C" w:rsidRPr="00FD4C9C" w:rsidRDefault="00FD4C9C" w:rsidP="00FD4C9C">
          <w:pPr>
            <w:pStyle w:val="CitaviBibliographyEntry"/>
            <w:rPr>
              <w:lang w:val="en-US"/>
            </w:rPr>
          </w:pPr>
          <w:bookmarkStart w:id="4" w:name="_CTVL001c33bb1c6b27e44c39530db03049fa031"/>
          <w:r w:rsidRPr="00FD4C9C">
            <w:rPr>
              <w:lang w:val="en-US"/>
            </w:rPr>
            <w:t>Assmann, P. F., Dembling, S., &amp; Nearey, T. M. (2006). Effects of frequency shifts on perceived naturalness and gender information in speech. In</w:t>
          </w:r>
          <w:bookmarkEnd w:id="4"/>
          <w:r w:rsidRPr="00FD4C9C">
            <w:rPr>
              <w:lang w:val="en-US"/>
            </w:rPr>
            <w:t xml:space="preserve"> </w:t>
          </w:r>
          <w:r w:rsidRPr="00FD4C9C">
            <w:rPr>
              <w:i/>
              <w:lang w:val="en-US"/>
            </w:rPr>
            <w:t xml:space="preserve">INTERSPEECH. </w:t>
          </w:r>
          <w:r w:rsidRPr="00FD4C9C">
            <w:rPr>
              <w:lang w:val="en-US"/>
            </w:rPr>
            <w:t>Symposium conducted at the meeting of Citeseer.</w:t>
          </w:r>
        </w:p>
        <w:p w14:paraId="52C5935F" w14:textId="77777777" w:rsidR="00FD4C9C" w:rsidRPr="00FD4C9C" w:rsidRDefault="00FD4C9C" w:rsidP="00FD4C9C">
          <w:pPr>
            <w:pStyle w:val="CitaviBibliographyEntry"/>
            <w:rPr>
              <w:lang w:val="en-US"/>
            </w:rPr>
          </w:pPr>
          <w:bookmarkStart w:id="5" w:name="_CTVL001941e20b2cc4345d5bd1da4445c2e0edd"/>
          <w:r w:rsidRPr="00FD4C9C">
            <w:rPr>
              <w:lang w:val="en-US"/>
            </w:rPr>
            <w:t>Aylett, M. P., Vinciarelli, A., &amp; Wester, M. (2020). Speech Synthesis for the Generation of Artificial Personality.</w:t>
          </w:r>
          <w:bookmarkEnd w:id="5"/>
          <w:r w:rsidRPr="00FD4C9C">
            <w:rPr>
              <w:lang w:val="en-US"/>
            </w:rPr>
            <w:t xml:space="preserve"> </w:t>
          </w:r>
          <w:r w:rsidRPr="00FD4C9C">
            <w:rPr>
              <w:i/>
              <w:lang w:val="en-US"/>
            </w:rPr>
            <w:t>IEEE Transactions on Affective Computing</w:t>
          </w:r>
          <w:r w:rsidRPr="00FD4C9C">
            <w:rPr>
              <w:lang w:val="en-US"/>
            </w:rPr>
            <w:t xml:space="preserve">, </w:t>
          </w:r>
          <w:r w:rsidRPr="00FD4C9C">
            <w:rPr>
              <w:i/>
              <w:lang w:val="en-US"/>
            </w:rPr>
            <w:t>11</w:t>
          </w:r>
          <w:r w:rsidRPr="00FD4C9C">
            <w:rPr>
              <w:lang w:val="en-US"/>
            </w:rPr>
            <w:t>(2), 361–372. https://doi.org/10.1109/TAFFC.2017.2763134</w:t>
          </w:r>
        </w:p>
        <w:p w14:paraId="4261E6A3" w14:textId="77777777" w:rsidR="00FD4C9C" w:rsidRPr="00FD4C9C" w:rsidRDefault="00FD4C9C" w:rsidP="00FD4C9C">
          <w:pPr>
            <w:pStyle w:val="CitaviBibliographyEntry"/>
            <w:rPr>
              <w:lang w:val="en-US"/>
            </w:rPr>
          </w:pPr>
          <w:bookmarkStart w:id="6" w:name="_CTVL00166cf4fb4ebf64a718a45565302ccef7e"/>
          <w:r w:rsidRPr="00FD4C9C">
            <w:rPr>
              <w:lang w:val="en-US"/>
            </w:rPr>
            <w:t>Baird, A., Jørgensen, S. H., Parada-Cabaleiro, E., Cummings, N., Hantke, S., &amp; Schüller, B. (2018). The Perception of Vocal Traits in Synthesized Voices: Age, Gender, and Human Likeness.</w:t>
          </w:r>
          <w:bookmarkEnd w:id="6"/>
          <w:r w:rsidRPr="00FD4C9C">
            <w:rPr>
              <w:lang w:val="en-US"/>
            </w:rPr>
            <w:t xml:space="preserve"> </w:t>
          </w:r>
          <w:r w:rsidRPr="00FD4C9C">
            <w:rPr>
              <w:i/>
              <w:lang w:val="en-US"/>
            </w:rPr>
            <w:t>Journal of the Audio Engineering Society</w:t>
          </w:r>
          <w:r w:rsidRPr="00FD4C9C">
            <w:rPr>
              <w:lang w:val="en-US"/>
            </w:rPr>
            <w:t xml:space="preserve">, </w:t>
          </w:r>
          <w:r w:rsidRPr="00FD4C9C">
            <w:rPr>
              <w:i/>
              <w:lang w:val="en-US"/>
            </w:rPr>
            <w:t>66</w:t>
          </w:r>
          <w:r w:rsidRPr="00FD4C9C">
            <w:rPr>
              <w:lang w:val="en-US"/>
            </w:rPr>
            <w:t>(4), 277–285. https://doi.org/10.17743/jaes.2018.0023</w:t>
          </w:r>
        </w:p>
        <w:p w14:paraId="25A38370" w14:textId="77777777" w:rsidR="00FD4C9C" w:rsidRPr="00FD4C9C" w:rsidRDefault="00FD4C9C" w:rsidP="00FD4C9C">
          <w:pPr>
            <w:pStyle w:val="CitaviBibliographyEntry"/>
            <w:rPr>
              <w:lang w:val="en-US"/>
            </w:rPr>
          </w:pPr>
          <w:bookmarkStart w:id="7" w:name="_CTVL0015eb8ea740b8b4b32b5bd3c19a883932a"/>
          <w:r w:rsidRPr="00FD4C9C">
            <w:rPr>
              <w:lang w:val="en-US"/>
            </w:rPr>
            <w:t>Baird, A., Jørgensen, S. H., Parada-Cabaleiro, E., Hantke, S., Cummins, N., &amp; Schuller, B. (2017). Perception of Paralinguistic Traits in Synthesized Voices. In G. Fazekas, M. Barthet, &amp; T. Stockman (Eds.),</w:t>
          </w:r>
          <w:bookmarkEnd w:id="7"/>
          <w:r w:rsidRPr="00FD4C9C">
            <w:rPr>
              <w:lang w:val="en-US"/>
            </w:rPr>
            <w:t xml:space="preserve"> </w:t>
          </w:r>
          <w:r w:rsidRPr="00FD4C9C">
            <w:rPr>
              <w:i/>
              <w:lang w:val="en-US"/>
            </w:rPr>
            <w:t xml:space="preserve">Proceedings of the 12th International Audio Mostly Conference on Augmented and Participatory Sound and Music Experiences </w:t>
          </w:r>
          <w:r w:rsidRPr="00FD4C9C">
            <w:rPr>
              <w:lang w:val="en-US"/>
            </w:rPr>
            <w:t>(pp. 1–5). ACM. https://doi.org/10.1145/3123514.3123528</w:t>
          </w:r>
        </w:p>
        <w:p w14:paraId="6039D280" w14:textId="77777777" w:rsidR="00FD4C9C" w:rsidRPr="00FD4C9C" w:rsidRDefault="00FD4C9C" w:rsidP="00FD4C9C">
          <w:pPr>
            <w:pStyle w:val="CitaviBibliographyEntry"/>
            <w:rPr>
              <w:lang w:val="en-US"/>
            </w:rPr>
          </w:pPr>
          <w:bookmarkStart w:id="8" w:name="_CTVL0019b104d07c5514130a5329f927c8a04c3"/>
          <w:r w:rsidRPr="00FD4C9C">
            <w:rPr>
              <w:lang w:val="en-US"/>
            </w:rPr>
            <w:t>Baird, A., Parada-Cabaleiro, E., Hantke, S., Burkhardt, F., Cummings, N., &amp; Schüller, B. (2018, September 2). The Perception and Analysis of the Likeability and Human Likeness of Synthesized Speech. In</w:t>
          </w:r>
          <w:bookmarkEnd w:id="8"/>
          <w:r w:rsidRPr="00FD4C9C">
            <w:rPr>
              <w:lang w:val="en-US"/>
            </w:rPr>
            <w:t xml:space="preserve"> </w:t>
          </w:r>
          <w:r w:rsidRPr="00FD4C9C">
            <w:rPr>
              <w:i/>
              <w:lang w:val="en-US"/>
            </w:rPr>
            <w:t xml:space="preserve">Interspeech 2018 </w:t>
          </w:r>
          <w:r w:rsidRPr="00FD4C9C">
            <w:rPr>
              <w:lang w:val="en-US"/>
            </w:rPr>
            <w:t>(pp. 2863–2867). ISCA. https://doi.org/10.21437/Interspeech.2018-1093</w:t>
          </w:r>
        </w:p>
        <w:p w14:paraId="4E6A2E74" w14:textId="77777777" w:rsidR="00FD4C9C" w:rsidRPr="00FD4C9C" w:rsidRDefault="00FD4C9C" w:rsidP="00FD4C9C">
          <w:pPr>
            <w:pStyle w:val="CitaviBibliographyEntry"/>
            <w:rPr>
              <w:lang w:val="en-US"/>
            </w:rPr>
          </w:pPr>
          <w:bookmarkStart w:id="9" w:name="_CTVL0013e0761ace0f24a4e893d7b6ed445a286"/>
          <w:r w:rsidRPr="00FD4C9C">
            <w:rPr>
              <w:lang w:val="en-US"/>
            </w:rPr>
            <w:t>Birkholz, P., &amp; Drechsel, S. (2021). Effects of the piriform fossae, transvelar acoustic coupling, and laryngeal wall vibration on the naturalness of articulatory speech synthesis.</w:t>
          </w:r>
          <w:bookmarkEnd w:id="9"/>
          <w:r w:rsidRPr="00FD4C9C">
            <w:rPr>
              <w:lang w:val="en-US"/>
            </w:rPr>
            <w:t xml:space="preserve"> </w:t>
          </w:r>
          <w:r w:rsidRPr="00FD4C9C">
            <w:rPr>
              <w:i/>
              <w:lang w:val="en-US"/>
            </w:rPr>
            <w:t>Speech Communication</w:t>
          </w:r>
          <w:r w:rsidRPr="00FD4C9C">
            <w:rPr>
              <w:lang w:val="en-US"/>
            </w:rPr>
            <w:t xml:space="preserve">, </w:t>
          </w:r>
          <w:r w:rsidRPr="00FD4C9C">
            <w:rPr>
              <w:i/>
              <w:lang w:val="en-US"/>
            </w:rPr>
            <w:t>132</w:t>
          </w:r>
          <w:r w:rsidRPr="00FD4C9C">
            <w:rPr>
              <w:lang w:val="en-US"/>
            </w:rPr>
            <w:t>, 96–105. https://doi.org/10.1016/j.specom.2021.06.002</w:t>
          </w:r>
        </w:p>
        <w:p w14:paraId="11887729" w14:textId="77777777" w:rsidR="00FD4C9C" w:rsidRPr="00FD4C9C" w:rsidRDefault="00FD4C9C" w:rsidP="00FD4C9C">
          <w:pPr>
            <w:pStyle w:val="CitaviBibliographyEntry"/>
            <w:rPr>
              <w:lang w:val="en-US"/>
            </w:rPr>
          </w:pPr>
          <w:bookmarkStart w:id="10" w:name="_CTVL00166e4bf6bb4a14bf5a861c6fab2ec55bb"/>
          <w:r w:rsidRPr="00FD4C9C">
            <w:rPr>
              <w:lang w:val="en-US"/>
            </w:rPr>
            <w:lastRenderedPageBreak/>
            <w:t>Birkholz, P., Martin, L., Xu, Y., Scherbaum, S., &amp; Neuschaefer-Rube, C. (2017). Manipulation of the prosodic features of vocal tract length, nasality and articulatory precision using articulatory synthesis.</w:t>
          </w:r>
          <w:bookmarkEnd w:id="10"/>
          <w:r w:rsidRPr="00FD4C9C">
            <w:rPr>
              <w:lang w:val="en-US"/>
            </w:rPr>
            <w:t xml:space="preserve"> </w:t>
          </w:r>
          <w:r w:rsidRPr="00FD4C9C">
            <w:rPr>
              <w:i/>
              <w:lang w:val="en-US"/>
            </w:rPr>
            <w:t>Computer Speech &amp; Language</w:t>
          </w:r>
          <w:r w:rsidRPr="00FD4C9C">
            <w:rPr>
              <w:lang w:val="en-US"/>
            </w:rPr>
            <w:t xml:space="preserve">, </w:t>
          </w:r>
          <w:r w:rsidRPr="00FD4C9C">
            <w:rPr>
              <w:i/>
              <w:lang w:val="en-US"/>
            </w:rPr>
            <w:t>41</w:t>
          </w:r>
          <w:r w:rsidRPr="00FD4C9C">
            <w:rPr>
              <w:lang w:val="en-US"/>
            </w:rPr>
            <w:t>, 116–127. https://doi.org/10.1016/j.csl.2016.06.004</w:t>
          </w:r>
        </w:p>
        <w:p w14:paraId="208B1772" w14:textId="77777777" w:rsidR="00FD4C9C" w:rsidRDefault="00FD4C9C" w:rsidP="00FD4C9C">
          <w:pPr>
            <w:pStyle w:val="CitaviBibliographyEntry"/>
          </w:pPr>
          <w:bookmarkStart w:id="11" w:name="_CTVL001deef13d60b6949409c9dc53183368f84"/>
          <w:r w:rsidRPr="00FD4C9C">
            <w:rPr>
              <w:lang w:val="en-US"/>
            </w:rPr>
            <w:t xml:space="preserve">Cabral, J. P., Cowan, B. R., Zibrek, K., &amp; McDonnell, R. (2017). </w:t>
          </w:r>
          <w:r>
            <w:t>The Influence of Synthetic Voice on the Evaluation of a Virtual Character. In</w:t>
          </w:r>
          <w:bookmarkEnd w:id="11"/>
          <w:r>
            <w:t xml:space="preserve"> </w:t>
          </w:r>
          <w:r w:rsidRPr="00FD4C9C">
            <w:rPr>
              <w:i/>
            </w:rPr>
            <w:t xml:space="preserve">Interspeech 2017 </w:t>
          </w:r>
          <w:r w:rsidRPr="00FD4C9C">
            <w:t>(pp. 229–233). ISCA. https://doi.org/10.21437/Interspeech.2017-325</w:t>
          </w:r>
        </w:p>
        <w:p w14:paraId="315D0166" w14:textId="77777777" w:rsidR="00FD4C9C" w:rsidRDefault="00FD4C9C" w:rsidP="00FD4C9C">
          <w:pPr>
            <w:pStyle w:val="CitaviBibliographyEntry"/>
          </w:pPr>
          <w:bookmarkStart w:id="12" w:name="_CTVL001c8231789e4d14d77913aa17a88f839d9"/>
          <w:r>
            <w:t>Coughlin-Woods, S., Lehman, M. E., &amp; Cooke, P. A. (2005). Ratings of speech naturalness of children ages 8-16 years.</w:t>
          </w:r>
          <w:bookmarkEnd w:id="12"/>
          <w:r>
            <w:t xml:space="preserve"> </w:t>
          </w:r>
          <w:r w:rsidRPr="00FD4C9C">
            <w:rPr>
              <w:i/>
            </w:rPr>
            <w:t>Perceptual and Motor Skills</w:t>
          </w:r>
          <w:r w:rsidRPr="00FD4C9C">
            <w:t xml:space="preserve">, </w:t>
          </w:r>
          <w:r w:rsidRPr="00FD4C9C">
            <w:rPr>
              <w:i/>
            </w:rPr>
            <w:t>100</w:t>
          </w:r>
          <w:r w:rsidRPr="00FD4C9C">
            <w:t>(2), 295–304. https://doi.org/10.2466/pms.100.2.295-304</w:t>
          </w:r>
        </w:p>
        <w:p w14:paraId="3F5497AC" w14:textId="77777777" w:rsidR="00FD4C9C" w:rsidRDefault="00FD4C9C" w:rsidP="00FD4C9C">
          <w:pPr>
            <w:pStyle w:val="CitaviBibliographyEntry"/>
          </w:pPr>
          <w:bookmarkStart w:id="13" w:name="_CTVL00140ec93e432c642ca8a09cb62d8b52d31"/>
          <w:r>
            <w:t>Diel, A., &amp; Lewis, M. (2024). Deviation from typical organic voices best explains a vocal uncanny valley.</w:t>
          </w:r>
          <w:bookmarkEnd w:id="13"/>
          <w:r>
            <w:t xml:space="preserve"> </w:t>
          </w:r>
          <w:r w:rsidRPr="00FD4C9C">
            <w:rPr>
              <w:i/>
            </w:rPr>
            <w:t>Computers in Human Behavior Reports</w:t>
          </w:r>
          <w:r w:rsidRPr="00FD4C9C">
            <w:t xml:space="preserve">, </w:t>
          </w:r>
          <w:r w:rsidRPr="00FD4C9C">
            <w:rPr>
              <w:i/>
            </w:rPr>
            <w:t>14</w:t>
          </w:r>
          <w:r w:rsidRPr="00FD4C9C">
            <w:t>, 100430. https://doi.org/10.1016/j.chbr.2024.100430</w:t>
          </w:r>
        </w:p>
        <w:p w14:paraId="48F37C8E" w14:textId="77777777" w:rsidR="00FD4C9C" w:rsidRDefault="00FD4C9C" w:rsidP="00FD4C9C">
          <w:pPr>
            <w:pStyle w:val="CitaviBibliographyEntry"/>
          </w:pPr>
          <w:bookmarkStart w:id="14" w:name="_CTVL0019809a29e46f84bd7a97220703d48a3c8"/>
          <w:r>
            <w:t>Duville, M. M., Alonso-Valerdi, L. M., &amp; Ibarra-Zarate, D. I. (2022). Neuronal and behavioral affective perceptions of human and naturalness-reduced emotional prosodies.</w:t>
          </w:r>
          <w:bookmarkEnd w:id="14"/>
          <w:r>
            <w:t xml:space="preserve"> </w:t>
          </w:r>
          <w:r w:rsidRPr="00FD4C9C">
            <w:rPr>
              <w:i/>
            </w:rPr>
            <w:t>Frontiers in Computational Neuroscience</w:t>
          </w:r>
          <w:r w:rsidRPr="00FD4C9C">
            <w:t xml:space="preserve">, </w:t>
          </w:r>
          <w:r w:rsidRPr="00FD4C9C">
            <w:rPr>
              <w:i/>
            </w:rPr>
            <w:t>16</w:t>
          </w:r>
          <w:r w:rsidRPr="00FD4C9C">
            <w:t>, 1022787. https://doi.org/10.3389/fncom.2022.1022787</w:t>
          </w:r>
        </w:p>
        <w:p w14:paraId="5788CC71" w14:textId="77777777" w:rsidR="00FD4C9C" w:rsidRDefault="00FD4C9C" w:rsidP="00FD4C9C">
          <w:pPr>
            <w:pStyle w:val="CitaviBibliographyEntry"/>
          </w:pPr>
          <w:bookmarkStart w:id="15" w:name="_CTVL0012fdb7cb492e1407181b775e4ed5a8536"/>
          <w:r>
            <w:t>Duville, M. M., Alonso-Valerdi, L. M., &amp; Ibarra-Zarate, D. I. (2024). Improved emotion differentiation under reduced acoustic variability of speech in autism.</w:t>
          </w:r>
          <w:bookmarkEnd w:id="15"/>
          <w:r>
            <w:t xml:space="preserve"> </w:t>
          </w:r>
          <w:r w:rsidRPr="00FD4C9C">
            <w:rPr>
              <w:i/>
            </w:rPr>
            <w:t>BMC Medicine</w:t>
          </w:r>
          <w:r w:rsidRPr="00FD4C9C">
            <w:t xml:space="preserve">, </w:t>
          </w:r>
          <w:r w:rsidRPr="00FD4C9C">
            <w:rPr>
              <w:i/>
            </w:rPr>
            <w:t>22</w:t>
          </w:r>
          <w:r w:rsidRPr="00FD4C9C">
            <w:t>(1), 121. https://doi.org/10.1186/s12916-024-03341-y</w:t>
          </w:r>
        </w:p>
        <w:p w14:paraId="43FB1C6F" w14:textId="77777777" w:rsidR="00FD4C9C" w:rsidRDefault="00FD4C9C" w:rsidP="00FD4C9C">
          <w:pPr>
            <w:pStyle w:val="CitaviBibliographyEntry"/>
          </w:pPr>
          <w:bookmarkStart w:id="16" w:name="_CTVL001fc3e2954d7904694bbbc3c5213c1779b"/>
          <w:r>
            <w:t>Eadie, T. L., &amp; Doyle, P. C. (2002). Direct Magnitude Estimation and Interval Scaling of Naturalness and Severity in Tracheoesophageal (TE) Speakers.</w:t>
          </w:r>
          <w:bookmarkEnd w:id="16"/>
          <w:r>
            <w:t xml:space="preserve"> </w:t>
          </w:r>
          <w:r w:rsidRPr="00FD4C9C">
            <w:rPr>
              <w:i/>
            </w:rPr>
            <w:t>J Speech Lang Hear Res</w:t>
          </w:r>
          <w:r w:rsidRPr="00FD4C9C">
            <w:t xml:space="preserve">, </w:t>
          </w:r>
          <w:r w:rsidRPr="00FD4C9C">
            <w:rPr>
              <w:i/>
            </w:rPr>
            <w:t>45</w:t>
          </w:r>
          <w:r w:rsidRPr="00FD4C9C">
            <w:t>(6), 1088–1096. https://doi.org/10.1044/1092-4388(2002/087)</w:t>
          </w:r>
        </w:p>
        <w:p w14:paraId="2D94BC3D" w14:textId="77777777" w:rsidR="00FD4C9C" w:rsidRDefault="00FD4C9C" w:rsidP="00FD4C9C">
          <w:pPr>
            <w:pStyle w:val="CitaviBibliographyEntry"/>
          </w:pPr>
          <w:bookmarkStart w:id="17" w:name="_CTVL0016fb6fe0193014b3a81361d605bd78864"/>
          <w:r>
            <w:t>Eadie, T. L., Doyle, P. C., Hansen, K., &amp; Beaudin, P. G. (2008). Influence of speaker gender on listener judgments of tracheoesophageal speech.</w:t>
          </w:r>
          <w:bookmarkEnd w:id="17"/>
          <w:r>
            <w:t xml:space="preserve"> </w:t>
          </w:r>
          <w:r w:rsidRPr="00FD4C9C">
            <w:rPr>
              <w:i/>
            </w:rPr>
            <w:t>Journal of Voice</w:t>
          </w:r>
          <w:r w:rsidRPr="00FD4C9C">
            <w:t xml:space="preserve">, </w:t>
          </w:r>
          <w:r w:rsidRPr="00FD4C9C">
            <w:rPr>
              <w:i/>
            </w:rPr>
            <w:t>22</w:t>
          </w:r>
          <w:r w:rsidRPr="00FD4C9C">
            <w:t>(1), 43–57. https://doi.org/10.1016/j.jvoice.2006.08.008</w:t>
          </w:r>
        </w:p>
        <w:p w14:paraId="23E011C8" w14:textId="77777777" w:rsidR="00FD4C9C" w:rsidRDefault="00FD4C9C" w:rsidP="00FD4C9C">
          <w:pPr>
            <w:pStyle w:val="CitaviBibliographyEntry"/>
          </w:pPr>
          <w:bookmarkStart w:id="18" w:name="_CTVL001177306e7104c479a8f86190cef383385"/>
          <w:r>
            <w:t>Ehret, J., Bönsch, A., Aspöck, L., Röhr, C. T., Baumann, S., Grice, M., Fels, J., &amp; Kuhlen, T. W. (2021). Do Prosody and Embodiment Influence the Perceived Naturalness of Conversational Agents’ Speech?</w:t>
          </w:r>
          <w:bookmarkEnd w:id="18"/>
          <w:r>
            <w:t xml:space="preserve"> </w:t>
          </w:r>
          <w:r w:rsidRPr="00FD4C9C">
            <w:rPr>
              <w:i/>
            </w:rPr>
            <w:t>ACM Transactions on Applied Perception</w:t>
          </w:r>
          <w:r w:rsidRPr="00FD4C9C">
            <w:t xml:space="preserve">, </w:t>
          </w:r>
          <w:r w:rsidRPr="00FD4C9C">
            <w:rPr>
              <w:i/>
            </w:rPr>
            <w:t>18</w:t>
          </w:r>
          <w:r w:rsidRPr="00FD4C9C">
            <w:t>(4), 1–15. https://doi.org/10.1145/3486580</w:t>
          </w:r>
        </w:p>
        <w:p w14:paraId="7F589DBE" w14:textId="77777777" w:rsidR="00FD4C9C" w:rsidRDefault="00FD4C9C" w:rsidP="00FD4C9C">
          <w:pPr>
            <w:pStyle w:val="CitaviBibliographyEntry"/>
          </w:pPr>
          <w:bookmarkStart w:id="19" w:name="_CTVL001edf9aa5e00b04865a7eea9c6bf966c9c"/>
          <w:r>
            <w:t>Euler, H. A., Merkel, A., Hente, K., Neef, N., Wolff von Gudenberg, A., &amp; Neumann, K. (2021). Speech restructuring group treatment for 6-to-9-year-old children who stutter: A therapeutic trial.</w:t>
          </w:r>
          <w:bookmarkEnd w:id="19"/>
          <w:r>
            <w:t xml:space="preserve"> </w:t>
          </w:r>
          <w:r w:rsidRPr="00FD4C9C">
            <w:rPr>
              <w:i/>
            </w:rPr>
            <w:t>Journal of Communication Disorders</w:t>
          </w:r>
          <w:r w:rsidRPr="00FD4C9C">
            <w:t xml:space="preserve">, </w:t>
          </w:r>
          <w:r w:rsidRPr="00FD4C9C">
            <w:rPr>
              <w:i/>
            </w:rPr>
            <w:t>89</w:t>
          </w:r>
          <w:r w:rsidRPr="00FD4C9C">
            <w:t>, 106073. https://doi.org/10.1016/j.jcomdis.2020.106073</w:t>
          </w:r>
        </w:p>
        <w:p w14:paraId="26CDC7A2" w14:textId="77777777" w:rsidR="00FD4C9C" w:rsidRDefault="00FD4C9C" w:rsidP="00FD4C9C">
          <w:pPr>
            <w:pStyle w:val="CitaviBibliographyEntry"/>
          </w:pPr>
          <w:bookmarkStart w:id="20" w:name="_CTVL00170f75375b0c34b92abebbca1768e589c"/>
          <w:r>
            <w:t>Eyssel, F., Kuchenbrandt, D., Bobinger, S., Ruiter, L. de, &amp; Hegel, F. (2012). 'If you sound like me, you must be more human'. In H. Yanco, A. Steinfeld, V. Evers, &amp; O. C. Jenkins (Eds.),</w:t>
          </w:r>
          <w:bookmarkEnd w:id="20"/>
          <w:r>
            <w:t xml:space="preserve"> </w:t>
          </w:r>
          <w:r w:rsidRPr="00FD4C9C">
            <w:rPr>
              <w:i/>
            </w:rPr>
            <w:t xml:space="preserve">HRI' 12: Proceedings of the seventh annual ACM/IEEE Conference on Human-Robot Interaction : March 5-8, 2012 Boston, Massachusetts, USA </w:t>
          </w:r>
          <w:r w:rsidRPr="00FD4C9C">
            <w:t>(pp. 125–126). Association for Computing Machinery. https://doi.org/10.1145/2157689.2157717</w:t>
          </w:r>
        </w:p>
        <w:p w14:paraId="5588E6DC" w14:textId="77777777" w:rsidR="00FD4C9C" w:rsidRDefault="00FD4C9C" w:rsidP="00FD4C9C">
          <w:pPr>
            <w:pStyle w:val="CitaviBibliographyEntry"/>
          </w:pPr>
          <w:bookmarkStart w:id="21" w:name="_CTVL0016aa408af973a4dee88aefd116d180589"/>
          <w:r>
            <w:t>Ferstl, Y., Thomas, S., Guiard, C., Ennis, C., &amp; McDonnell, R. (2021). Human or Robot? Investigating voice, appearance and gesture motion realism of conversational social agents. In</w:t>
          </w:r>
          <w:bookmarkEnd w:id="21"/>
          <w:r>
            <w:t xml:space="preserve"> </w:t>
          </w:r>
          <w:r w:rsidRPr="00FD4C9C">
            <w:rPr>
              <w:i/>
            </w:rPr>
            <w:t xml:space="preserve">Proceedings of the 21th ACM International Conference on Intelligent Virtual Agents </w:t>
          </w:r>
          <w:r w:rsidRPr="00FD4C9C">
            <w:t>(pp. 76–83). ACM. https://doi.org/10.1145/3472306.3478338</w:t>
          </w:r>
        </w:p>
        <w:p w14:paraId="2EA2CDED" w14:textId="77777777" w:rsidR="00FD4C9C" w:rsidRDefault="00FD4C9C" w:rsidP="00FD4C9C">
          <w:pPr>
            <w:pStyle w:val="CitaviBibliographyEntry"/>
          </w:pPr>
          <w:bookmarkStart w:id="22" w:name="_CTVL0016d28527776634854ab2b02120a88e349"/>
          <w:r>
            <w:t>Gong, L., &amp; Nass, C. (2007). When a Talking-Face Computer Agent is Half-Human and Half-Humanoid: Human Identity and Consistency Preference.</w:t>
          </w:r>
          <w:bookmarkEnd w:id="22"/>
          <w:r>
            <w:t xml:space="preserve"> </w:t>
          </w:r>
          <w:r w:rsidRPr="00FD4C9C">
            <w:rPr>
              <w:i/>
            </w:rPr>
            <w:t>Human Communication Research</w:t>
          </w:r>
          <w:r w:rsidRPr="00FD4C9C">
            <w:t xml:space="preserve">, </w:t>
          </w:r>
          <w:r w:rsidRPr="00FD4C9C">
            <w:rPr>
              <w:i/>
            </w:rPr>
            <w:t>33</w:t>
          </w:r>
          <w:r w:rsidRPr="00FD4C9C">
            <w:t>(2), 163–193. https://doi.org/10.1111/j.1468-2958.2007.00295.x</w:t>
          </w:r>
        </w:p>
        <w:p w14:paraId="42734470" w14:textId="77777777" w:rsidR="00FD4C9C" w:rsidRDefault="00FD4C9C" w:rsidP="00FD4C9C">
          <w:pPr>
            <w:pStyle w:val="CitaviBibliographyEntry"/>
          </w:pPr>
          <w:bookmarkStart w:id="23" w:name="_CTVL0010059c4a0093a4b149839794fadc949e3"/>
          <w:r>
            <w:t>Goy, H., Kathleen Pichora-Fuller, M., &amp; van Lieshout, P. (2016). Effects of age on speech and voice quality ratings.</w:t>
          </w:r>
          <w:bookmarkEnd w:id="23"/>
          <w:r>
            <w:t xml:space="preserve"> </w:t>
          </w:r>
          <w:r w:rsidRPr="00FD4C9C">
            <w:rPr>
              <w:i/>
            </w:rPr>
            <w:t>The Journal of the Acoustical Society of America</w:t>
          </w:r>
          <w:r w:rsidRPr="00FD4C9C">
            <w:t xml:space="preserve">, </w:t>
          </w:r>
          <w:r w:rsidRPr="00FD4C9C">
            <w:rPr>
              <w:i/>
            </w:rPr>
            <w:t>139</w:t>
          </w:r>
          <w:r w:rsidRPr="00FD4C9C">
            <w:t>(4), 1648. https://doi.org/10.1121/1.4945094</w:t>
          </w:r>
        </w:p>
        <w:p w14:paraId="7592BC73" w14:textId="77777777" w:rsidR="00FD4C9C" w:rsidRDefault="00FD4C9C" w:rsidP="00FD4C9C">
          <w:pPr>
            <w:pStyle w:val="CitaviBibliographyEntry"/>
          </w:pPr>
          <w:bookmarkStart w:id="24" w:name="_CTVL0017d117b830a4744c5ab87356d432e2dc7"/>
          <w:r>
            <w:lastRenderedPageBreak/>
            <w:t>Hardy, T. L. D., Rieger, J. M., Wells, K., &amp; Boliek, C. A. (2020). Acoustic Predictors of Gender Attribution, Masculinity-Femininity, and Vocal Naturalness Ratings Amongst Transgender and Cisgender Speakers.</w:t>
          </w:r>
          <w:bookmarkEnd w:id="24"/>
          <w:r>
            <w:t xml:space="preserve"> </w:t>
          </w:r>
          <w:r w:rsidRPr="00FD4C9C">
            <w:rPr>
              <w:i/>
            </w:rPr>
            <w:t>Journal of Voice</w:t>
          </w:r>
          <w:r w:rsidRPr="00FD4C9C">
            <w:t xml:space="preserve">, </w:t>
          </w:r>
          <w:r w:rsidRPr="00FD4C9C">
            <w:rPr>
              <w:i/>
            </w:rPr>
            <w:t>34</w:t>
          </w:r>
          <w:r w:rsidRPr="00FD4C9C">
            <w:t>(2), 300.e11-300.e26. https://doi.org/10.1016/j.jvoice.2018.10.002</w:t>
          </w:r>
        </w:p>
        <w:p w14:paraId="4651ED60" w14:textId="77777777" w:rsidR="00FD4C9C" w:rsidRDefault="00FD4C9C" w:rsidP="00FD4C9C">
          <w:pPr>
            <w:pStyle w:val="CitaviBibliographyEntry"/>
          </w:pPr>
          <w:bookmarkStart w:id="25" w:name="_CTVL001c1e2c296da764b7096f8f63f723bcd22"/>
          <w:r>
            <w:t>Higgins, D., Zibrek, K., Cabral, J., Egan, D., &amp; McDonnell, R. (2022). Sympathy for the digital: Influence of synthetic voice on affinity, social presence and empathy for photorealistic virtual humans.</w:t>
          </w:r>
          <w:bookmarkEnd w:id="25"/>
          <w:r>
            <w:t xml:space="preserve"> </w:t>
          </w:r>
          <w:r w:rsidRPr="00FD4C9C">
            <w:rPr>
              <w:i/>
            </w:rPr>
            <w:t>Computers &amp; Graphics</w:t>
          </w:r>
          <w:r w:rsidRPr="00FD4C9C">
            <w:t xml:space="preserve">, </w:t>
          </w:r>
          <w:r w:rsidRPr="00FD4C9C">
            <w:rPr>
              <w:i/>
            </w:rPr>
            <w:t>104</w:t>
          </w:r>
          <w:r w:rsidRPr="00FD4C9C">
            <w:t>, 116–128. https://doi.org/10.1016/j.cag.2022.03.009</w:t>
          </w:r>
        </w:p>
        <w:p w14:paraId="24B29CFC" w14:textId="77777777" w:rsidR="00FD4C9C" w:rsidRDefault="00FD4C9C" w:rsidP="00FD4C9C">
          <w:pPr>
            <w:pStyle w:val="CitaviBibliographyEntry"/>
          </w:pPr>
          <w:bookmarkStart w:id="26" w:name="_CTVL001a0a26c980df9436cb8a925b9aef5bcab"/>
          <w:r>
            <w:t>Hu, P., Lu, Y., &amp; Gong, Y. (2021). Dual humanness and trust in conversational AI: A person-centered approach.</w:t>
          </w:r>
          <w:bookmarkEnd w:id="26"/>
          <w:r>
            <w:t xml:space="preserve"> </w:t>
          </w:r>
          <w:r w:rsidRPr="00FD4C9C">
            <w:rPr>
              <w:i/>
            </w:rPr>
            <w:t>Computers in Human Behavior</w:t>
          </w:r>
          <w:r w:rsidRPr="00FD4C9C">
            <w:t xml:space="preserve">, </w:t>
          </w:r>
          <w:r w:rsidRPr="00FD4C9C">
            <w:rPr>
              <w:i/>
            </w:rPr>
            <w:t>119</w:t>
          </w:r>
          <w:r w:rsidRPr="00FD4C9C">
            <w:t>, 106727. https://doi.org/10.1016/j.chb.2021.106727</w:t>
          </w:r>
        </w:p>
        <w:p w14:paraId="60033B91" w14:textId="77777777" w:rsidR="00FD4C9C" w:rsidRDefault="00FD4C9C" w:rsidP="00FD4C9C">
          <w:pPr>
            <w:pStyle w:val="CitaviBibliographyEntry"/>
          </w:pPr>
          <w:bookmarkStart w:id="27" w:name="_CTVL001ae80c5ee55574e2a8031ca141080f218"/>
          <w:r>
            <w:t>Hyppa-Martin, J., Lilley, J., Chen, M., Friese, J., Schmidt, C., &amp; Bunnell, H. T. (2024). A large-scale comparison of two voice synthesis techniques on intelligibility, naturalness, preferences, and attitudes toward voices banked by individuals with amyotrophic lateral sclerosis.</w:t>
          </w:r>
          <w:bookmarkEnd w:id="27"/>
          <w:r>
            <w:t xml:space="preserve"> </w:t>
          </w:r>
          <w:r w:rsidRPr="00FD4C9C">
            <w:rPr>
              <w:i/>
            </w:rPr>
            <w:t>Augmentative and Alternative Communication</w:t>
          </w:r>
          <w:r w:rsidRPr="00FD4C9C">
            <w:t xml:space="preserve">, </w:t>
          </w:r>
          <w:r w:rsidRPr="00FD4C9C">
            <w:rPr>
              <w:i/>
            </w:rPr>
            <w:t>40</w:t>
          </w:r>
          <w:r w:rsidRPr="00FD4C9C">
            <w:t>(1), 31–45. https://doi.org/10.1080/07434618.2023.2262032</w:t>
          </w:r>
        </w:p>
        <w:p w14:paraId="071DB897" w14:textId="77777777" w:rsidR="00FD4C9C" w:rsidRDefault="00FD4C9C" w:rsidP="00FD4C9C">
          <w:pPr>
            <w:pStyle w:val="CitaviBibliographyEntry"/>
          </w:pPr>
          <w:bookmarkStart w:id="28" w:name="_CTVL0019bad445feda64a67a80471b008502a5c"/>
          <w:r>
            <w:t>Ilves, M., &amp; Surakka, V. (2013). Subjective responses to synthesised speech with lexical emotional content: the effect of the naturalness of the synthetic voice.</w:t>
          </w:r>
          <w:bookmarkEnd w:id="28"/>
          <w:r>
            <w:t xml:space="preserve"> </w:t>
          </w:r>
          <w:r w:rsidRPr="00FD4C9C">
            <w:rPr>
              <w:i/>
            </w:rPr>
            <w:t>Behaviour &amp; Information Technology</w:t>
          </w:r>
          <w:r w:rsidRPr="00FD4C9C">
            <w:t xml:space="preserve">, </w:t>
          </w:r>
          <w:r w:rsidRPr="00FD4C9C">
            <w:rPr>
              <w:i/>
            </w:rPr>
            <w:t>32</w:t>
          </w:r>
          <w:r w:rsidRPr="00FD4C9C">
            <w:t>(2), 117–131. https://doi.org/10.1080/0144929X.2012.702285</w:t>
          </w:r>
        </w:p>
        <w:p w14:paraId="4D881A45" w14:textId="77777777" w:rsidR="00FD4C9C" w:rsidRDefault="00FD4C9C" w:rsidP="00FD4C9C">
          <w:pPr>
            <w:pStyle w:val="CitaviBibliographyEntry"/>
          </w:pPr>
          <w:bookmarkStart w:id="29" w:name="_CTVL001c86fda41fed8482eb964d012e920a114"/>
          <w:r>
            <w:t>Ilves, M., Surakka, V., &amp; Vanhala, T. (2011). The Effects of Emotionally Worded Synthesized Speech on the Ratings of Emotions and Voice Quality. In (pp. 588–598). Springer, Berlin, Heidelberg. https://doi.org/10.1007/978-3-642-24600-5_62</w:t>
          </w:r>
        </w:p>
        <w:p w14:paraId="3C1D9D20" w14:textId="77777777" w:rsidR="00FD4C9C" w:rsidRDefault="00FD4C9C" w:rsidP="00FD4C9C">
          <w:pPr>
            <w:pStyle w:val="CitaviBibliographyEntry"/>
          </w:pPr>
          <w:bookmarkStart w:id="30" w:name="_CTVL0019ff412bf88904205a6f3735f033af842"/>
          <w:bookmarkEnd w:id="29"/>
          <w:r>
            <w:t>Im, H., Sung, B., Lee, G., &amp; Xian Kok, K. Q. (2023). Let voice assistants sound like a machine: Voice and task type effects on perceived fluency, competence, and consumer attitude.</w:t>
          </w:r>
          <w:bookmarkEnd w:id="30"/>
          <w:r>
            <w:t xml:space="preserve"> </w:t>
          </w:r>
          <w:r w:rsidRPr="00FD4C9C">
            <w:rPr>
              <w:i/>
            </w:rPr>
            <w:t>Computers in Human Behavior</w:t>
          </w:r>
          <w:r w:rsidRPr="00FD4C9C">
            <w:t xml:space="preserve">, </w:t>
          </w:r>
          <w:r w:rsidRPr="00FD4C9C">
            <w:rPr>
              <w:i/>
            </w:rPr>
            <w:t>145</w:t>
          </w:r>
          <w:r w:rsidRPr="00FD4C9C">
            <w:t>, 107791. https://doi.org/10.1016/j.chb.2023.107791</w:t>
          </w:r>
        </w:p>
        <w:p w14:paraId="47440F83" w14:textId="77777777" w:rsidR="00FD4C9C" w:rsidRDefault="00FD4C9C" w:rsidP="00FD4C9C">
          <w:pPr>
            <w:pStyle w:val="CitaviBibliographyEntry"/>
          </w:pPr>
          <w:bookmarkStart w:id="31" w:name="_CTVL001cc5cfaab78634f0498aff523f11b1fd0"/>
          <w:r>
            <w:t>Jones, H. N., Crisp, K. D., Kuchibhatla, M., Mahler, L., Risoli, T., Jones, C. W., &amp; Kishnani, P. (2019). Auditory-Perceptual Speech Features in Children With Down Syndrome.</w:t>
          </w:r>
          <w:bookmarkEnd w:id="31"/>
          <w:r>
            <w:t xml:space="preserve"> </w:t>
          </w:r>
          <w:r w:rsidRPr="00FD4C9C">
            <w:rPr>
              <w:i/>
            </w:rPr>
            <w:t>American Journal on Intellectual and Developmental Disabilities</w:t>
          </w:r>
          <w:r w:rsidRPr="00FD4C9C">
            <w:t xml:space="preserve">, </w:t>
          </w:r>
          <w:r w:rsidRPr="00FD4C9C">
            <w:rPr>
              <w:i/>
            </w:rPr>
            <w:t>124</w:t>
          </w:r>
          <w:r w:rsidRPr="00FD4C9C">
            <w:t>(4), 324–338. https://doi.org/10.1352/1944-7558-124.4.324</w:t>
          </w:r>
        </w:p>
        <w:p w14:paraId="04FD17D6" w14:textId="77777777" w:rsidR="00FD4C9C" w:rsidRDefault="00FD4C9C" w:rsidP="00FD4C9C">
          <w:pPr>
            <w:pStyle w:val="CitaviBibliographyEntry"/>
          </w:pPr>
          <w:bookmarkStart w:id="32" w:name="_CTVL0011668ab7cd410419e9aefa6881534a39a"/>
          <w:r>
            <w:t>Kapolowicz, M. R., Guest, D. R., Montazeri, V., Baese-Berk, M. M., &amp; Assmann, P. F. (2022). Effects of Spectral Envelope and Fundamental Frequency Shifts on the Perception of Foreign-Accented Speech.</w:t>
          </w:r>
          <w:bookmarkEnd w:id="32"/>
          <w:r>
            <w:t xml:space="preserve"> </w:t>
          </w:r>
          <w:r w:rsidRPr="00FD4C9C">
            <w:rPr>
              <w:i/>
            </w:rPr>
            <w:t>Language and Speech</w:t>
          </w:r>
          <w:r w:rsidRPr="00FD4C9C">
            <w:t xml:space="preserve">, </w:t>
          </w:r>
          <w:r w:rsidRPr="00FD4C9C">
            <w:rPr>
              <w:i/>
            </w:rPr>
            <w:t>65</w:t>
          </w:r>
          <w:r w:rsidRPr="00FD4C9C">
            <w:t>(2), 418–443. https://doi.org/10.1177/00238309211029679</w:t>
          </w:r>
        </w:p>
        <w:p w14:paraId="47D70C0B" w14:textId="77777777" w:rsidR="00FD4C9C" w:rsidRDefault="00FD4C9C" w:rsidP="00FD4C9C">
          <w:pPr>
            <w:pStyle w:val="CitaviBibliographyEntry"/>
          </w:pPr>
          <w:bookmarkStart w:id="33" w:name="_CTVL0010715d864bf2142b6b4450b3ffb1f10ac"/>
          <w:r>
            <w:t>Klopfenstein, M. (2015). Relationship between acoustic measures and speech naturalness ratings in Parkinson's disease: A within-speaker approach.</w:t>
          </w:r>
          <w:bookmarkEnd w:id="33"/>
          <w:r>
            <w:t xml:space="preserve"> </w:t>
          </w:r>
          <w:r w:rsidRPr="00FD4C9C">
            <w:rPr>
              <w:i/>
            </w:rPr>
            <w:t>Clinical Linguistics &amp; Phonetics</w:t>
          </w:r>
          <w:r w:rsidRPr="00FD4C9C">
            <w:t xml:space="preserve">, </w:t>
          </w:r>
          <w:r w:rsidRPr="00FD4C9C">
            <w:rPr>
              <w:i/>
            </w:rPr>
            <w:t>29</w:t>
          </w:r>
          <w:r w:rsidRPr="00FD4C9C">
            <w:t>(12), 938–954. https://doi.org/10.3109/02699206.2015.1081293</w:t>
          </w:r>
        </w:p>
        <w:p w14:paraId="78DE42F8" w14:textId="77777777" w:rsidR="00FD4C9C" w:rsidRDefault="00FD4C9C" w:rsidP="00FD4C9C">
          <w:pPr>
            <w:pStyle w:val="CitaviBibliographyEntry"/>
          </w:pPr>
          <w:bookmarkStart w:id="34" w:name="_CTVL001432c16bfcde8486cafc9f2c5967aadf3"/>
          <w:r>
            <w:t>Klopfenstein, M. (2016). Speech naturalness ratings and perceptual correlates of highly natural and unnatural speech in hypokinetic dysarthria secondary to Parkinson’s disease.</w:t>
          </w:r>
          <w:bookmarkEnd w:id="34"/>
          <w:r>
            <w:t xml:space="preserve"> </w:t>
          </w:r>
          <w:r w:rsidRPr="00FD4C9C">
            <w:rPr>
              <w:i/>
            </w:rPr>
            <w:t>Journal of Interactional Research in Communication Disorders</w:t>
          </w:r>
          <w:r w:rsidRPr="00FD4C9C">
            <w:t xml:space="preserve">, </w:t>
          </w:r>
          <w:r w:rsidRPr="00FD4C9C">
            <w:rPr>
              <w:i/>
            </w:rPr>
            <w:t>7</w:t>
          </w:r>
          <w:r w:rsidRPr="00FD4C9C">
            <w:t>(1), 123–146. https://doi.org/10.1558/jircd.v7i1.27932</w:t>
          </w:r>
        </w:p>
        <w:p w14:paraId="650135A8" w14:textId="77777777" w:rsidR="00FD4C9C" w:rsidRDefault="00FD4C9C" w:rsidP="00FD4C9C">
          <w:pPr>
            <w:pStyle w:val="CitaviBibliographyEntry"/>
          </w:pPr>
          <w:bookmarkStart w:id="35" w:name="_CTVL001fbae7f6b1f244474a9c6b3bd11fb323c"/>
          <w:r>
            <w:t>Klopfenstein, M., Bernard, K., &amp; Heyman, C. (2020). The study of speech naturalness in communication disorders: A systematic review of the literature.</w:t>
          </w:r>
          <w:bookmarkEnd w:id="35"/>
          <w:r>
            <w:t xml:space="preserve"> </w:t>
          </w:r>
          <w:r w:rsidRPr="00FD4C9C">
            <w:rPr>
              <w:i/>
            </w:rPr>
            <w:t>Clinical Linguistics &amp; Phonetics</w:t>
          </w:r>
          <w:r w:rsidRPr="00FD4C9C">
            <w:t xml:space="preserve">, </w:t>
          </w:r>
          <w:r w:rsidRPr="00FD4C9C">
            <w:rPr>
              <w:i/>
            </w:rPr>
            <w:t>34</w:t>
          </w:r>
          <w:r w:rsidRPr="00FD4C9C">
            <w:t>(4), 327–338. https://doi.org/10.1080/02699206.2019.1652692</w:t>
          </w:r>
        </w:p>
        <w:p w14:paraId="77EDDA2D" w14:textId="77777777" w:rsidR="00FD4C9C" w:rsidRDefault="00FD4C9C" w:rsidP="00FD4C9C">
          <w:pPr>
            <w:pStyle w:val="CitaviBibliographyEntry"/>
          </w:pPr>
          <w:bookmarkStart w:id="36" w:name="_CTVL0015833af7483784f0c929908e878248ca6"/>
          <w:r>
            <w:t>Ko, S., Barnes, J., Dong, J., Park, C. H., Howard, A., &amp; Jeon, M. (2023). The Effects of Robot Voices and Appearances on Users’ Emotion Recognition and Subjective Perception.</w:t>
          </w:r>
          <w:bookmarkEnd w:id="36"/>
          <w:r>
            <w:t xml:space="preserve"> </w:t>
          </w:r>
          <w:r w:rsidRPr="00FD4C9C">
            <w:rPr>
              <w:i/>
            </w:rPr>
            <w:t>International Journal of Humanoid Robotics</w:t>
          </w:r>
          <w:r w:rsidRPr="00FD4C9C">
            <w:t xml:space="preserve">, </w:t>
          </w:r>
          <w:r w:rsidRPr="00FD4C9C">
            <w:rPr>
              <w:i/>
            </w:rPr>
            <w:t>20</w:t>
          </w:r>
          <w:r w:rsidRPr="00FD4C9C">
            <w:t>(01), Article 2350001. https://doi.org/10.1142/S0219843623500019</w:t>
          </w:r>
        </w:p>
        <w:p w14:paraId="7F108915" w14:textId="77777777" w:rsidR="00FD4C9C" w:rsidRDefault="00FD4C9C" w:rsidP="00FD4C9C">
          <w:pPr>
            <w:pStyle w:val="CitaviBibliographyEntry"/>
          </w:pPr>
          <w:bookmarkStart w:id="37" w:name="_CTVL001335b73c635fb42d689284190911887e4"/>
          <w:r>
            <w:t>Kühne, K., Fischer, M. H., &amp; Zhou, Y. (2020). The Human Takes It All: Humanlike Synthesized Voices Are Perceived as Less Eerie and More Likable. Evidence From a Subjective Ratings Study.</w:t>
          </w:r>
          <w:bookmarkEnd w:id="37"/>
          <w:r>
            <w:t xml:space="preserve"> </w:t>
          </w:r>
          <w:r w:rsidRPr="00FD4C9C">
            <w:rPr>
              <w:i/>
            </w:rPr>
            <w:t>Frontiers in Neurorobotics</w:t>
          </w:r>
          <w:r w:rsidRPr="00FD4C9C">
            <w:t xml:space="preserve">, </w:t>
          </w:r>
          <w:r w:rsidRPr="00FD4C9C">
            <w:rPr>
              <w:i/>
            </w:rPr>
            <w:t>14</w:t>
          </w:r>
          <w:r w:rsidRPr="00FD4C9C">
            <w:t>, 593732. https://doi.org/10.3389/fnbot.2020.593732</w:t>
          </w:r>
        </w:p>
        <w:p w14:paraId="799F2B0F" w14:textId="77777777" w:rsidR="00FD4C9C" w:rsidRDefault="00FD4C9C" w:rsidP="00FD4C9C">
          <w:pPr>
            <w:pStyle w:val="CitaviBibliographyEntry"/>
          </w:pPr>
          <w:bookmarkStart w:id="38" w:name="_CTVL001336c0a9a324c431a956472a7daab8a11"/>
          <w:r>
            <w:lastRenderedPageBreak/>
            <w:t>Lee, E.</w:t>
          </w:r>
          <w:r>
            <w:rPr>
              <w:rFonts w:ascii="Cambria Math" w:hAnsi="Cambria Math" w:cs="Cambria Math"/>
            </w:rPr>
            <w:t>‑</w:t>
          </w:r>
          <w:r>
            <w:t>J. (2010). The more humanlike, the better? How speech type and users</w:t>
          </w:r>
          <w:r>
            <w:rPr>
              <w:rFonts w:ascii="Calibri" w:hAnsi="Calibri" w:cs="Calibri"/>
            </w:rPr>
            <w:t>’</w:t>
          </w:r>
          <w:r>
            <w:t xml:space="preserve"> cognitive style affect social responses to computers.</w:t>
          </w:r>
          <w:bookmarkEnd w:id="38"/>
          <w:r>
            <w:t xml:space="preserve"> </w:t>
          </w:r>
          <w:r w:rsidRPr="00FD4C9C">
            <w:rPr>
              <w:i/>
            </w:rPr>
            <w:t>Computers in Human Behavior</w:t>
          </w:r>
          <w:r w:rsidRPr="00FD4C9C">
            <w:t xml:space="preserve">, </w:t>
          </w:r>
          <w:r w:rsidRPr="00FD4C9C">
            <w:rPr>
              <w:i/>
            </w:rPr>
            <w:t>26</w:t>
          </w:r>
          <w:r w:rsidRPr="00FD4C9C">
            <w:t>(4), 665–672. https://doi.org/10.1016/j.chb.2010.01.003</w:t>
          </w:r>
        </w:p>
        <w:p w14:paraId="1C5C224B" w14:textId="77777777" w:rsidR="00FD4C9C" w:rsidRDefault="00FD4C9C" w:rsidP="00FD4C9C">
          <w:pPr>
            <w:pStyle w:val="CitaviBibliographyEntry"/>
          </w:pPr>
          <w:bookmarkStart w:id="39" w:name="_CTVL001dcaa3987f50f448aa57200c4e419a4e5"/>
          <w:r>
            <w:t>Lehner, K., &amp; Ziegler, W. (2022). Clinical measures of communication limitations in dysarthria assessed through crowdsourcing: Specificity, sensitivity, and retest-reliability.</w:t>
          </w:r>
          <w:bookmarkEnd w:id="39"/>
          <w:r>
            <w:t xml:space="preserve"> </w:t>
          </w:r>
          <w:r w:rsidRPr="00FD4C9C">
            <w:rPr>
              <w:i/>
            </w:rPr>
            <w:t>Clinical Linguistics &amp; Phonetics</w:t>
          </w:r>
          <w:r w:rsidRPr="00FD4C9C">
            <w:t xml:space="preserve">, </w:t>
          </w:r>
          <w:r w:rsidRPr="00FD4C9C">
            <w:rPr>
              <w:i/>
            </w:rPr>
            <w:t>36</w:t>
          </w:r>
          <w:r w:rsidRPr="00FD4C9C">
            <w:t>(11), 988–1009. https://doi.org/10.1080/02699206.2021.1979658</w:t>
          </w:r>
        </w:p>
        <w:p w14:paraId="0E5CE03F" w14:textId="77777777" w:rsidR="00FD4C9C" w:rsidRDefault="00FD4C9C" w:rsidP="00FD4C9C">
          <w:pPr>
            <w:pStyle w:val="CitaviBibliographyEntry"/>
          </w:pPr>
          <w:bookmarkStart w:id="40" w:name="_CTVL0017810d0e58efc4d3f9c5d15e6e7338928"/>
          <w:r>
            <w:t>Li, M., Guo, F., Wang, X., Chen, J., &amp; Ham, J. (2023). Effects of robot gaze and voice human-likeness on users’ subjective perception, visual attention, and cerebral activity in voice conversations.</w:t>
          </w:r>
          <w:bookmarkEnd w:id="40"/>
          <w:r>
            <w:t xml:space="preserve"> </w:t>
          </w:r>
          <w:r w:rsidRPr="00FD4C9C">
            <w:rPr>
              <w:i/>
            </w:rPr>
            <w:t>Computers in Human Behavior</w:t>
          </w:r>
          <w:r w:rsidRPr="00FD4C9C">
            <w:t xml:space="preserve">, </w:t>
          </w:r>
          <w:r w:rsidRPr="00FD4C9C">
            <w:rPr>
              <w:i/>
            </w:rPr>
            <w:t>141</w:t>
          </w:r>
          <w:r w:rsidRPr="00FD4C9C">
            <w:t>, 107645. https://doi.org/10.1016/j.chb.2022.107645</w:t>
          </w:r>
        </w:p>
        <w:p w14:paraId="5B453390" w14:textId="77777777" w:rsidR="00FD4C9C" w:rsidRDefault="00FD4C9C" w:rsidP="00FD4C9C">
          <w:pPr>
            <w:pStyle w:val="CitaviBibliographyEntry"/>
          </w:pPr>
          <w:bookmarkStart w:id="41" w:name="_CTVL0019de342935bc34d6eb106ecb858f07a56"/>
          <w:r>
            <w:t>Lu, L., Zhang, P., &amp; Zhang, T. (2021). Leveraging “human-likeness” of robotic service at restaurants.</w:t>
          </w:r>
          <w:bookmarkEnd w:id="41"/>
          <w:r>
            <w:t xml:space="preserve"> </w:t>
          </w:r>
          <w:r w:rsidRPr="00FD4C9C">
            <w:rPr>
              <w:i/>
            </w:rPr>
            <w:t>International Journal of Hospitality Management</w:t>
          </w:r>
          <w:r w:rsidRPr="00FD4C9C">
            <w:t xml:space="preserve">, </w:t>
          </w:r>
          <w:r w:rsidRPr="00FD4C9C">
            <w:rPr>
              <w:i/>
            </w:rPr>
            <w:t>94</w:t>
          </w:r>
          <w:r w:rsidRPr="00FD4C9C">
            <w:t>, 102823. https://doi.org/10.1016/j.ijhm.2020.102823</w:t>
          </w:r>
        </w:p>
        <w:p w14:paraId="1A1C5C07" w14:textId="77777777" w:rsidR="00FD4C9C" w:rsidRDefault="00FD4C9C" w:rsidP="00FD4C9C">
          <w:pPr>
            <w:pStyle w:val="CitaviBibliographyEntry"/>
          </w:pPr>
          <w:bookmarkStart w:id="42" w:name="_CTVL001911c749244c740a7b84a7c7cf28c79b3"/>
          <w:r>
            <w:t>Mackey, L. S., Finn, P., &amp; Ingham, R. J. (1997). Effect of speech dialect on speech naturalness ratings: A systematic replication of Martin, Haroldson, and Triden (1984).</w:t>
          </w:r>
          <w:bookmarkEnd w:id="42"/>
          <w:r>
            <w:t xml:space="preserve"> </w:t>
          </w:r>
          <w:r w:rsidRPr="00FD4C9C">
            <w:rPr>
              <w:i/>
            </w:rPr>
            <w:t>Journal of Speech, Language, and Hearing Research</w:t>
          </w:r>
          <w:r w:rsidRPr="00FD4C9C">
            <w:t xml:space="preserve">, </w:t>
          </w:r>
          <w:r w:rsidRPr="00FD4C9C">
            <w:rPr>
              <w:i/>
            </w:rPr>
            <w:t>40</w:t>
          </w:r>
          <w:r w:rsidRPr="00FD4C9C">
            <w:t>(2), 349–360. https://doi.org/10.1044/jslhr.4002.349</w:t>
          </w:r>
        </w:p>
        <w:p w14:paraId="74B155C1" w14:textId="77777777" w:rsidR="00FD4C9C" w:rsidRDefault="00FD4C9C" w:rsidP="00FD4C9C">
          <w:pPr>
            <w:pStyle w:val="CitaviBibliographyEntry"/>
          </w:pPr>
          <w:bookmarkStart w:id="43" w:name="_CTVL001087bfcc64895492fb6b85a51b4236313"/>
          <w:r>
            <w:t>Malisz, Z., Henter, G. E., Valentini-Botinhao, C., Watts, O., Beskow, J., &amp; Gustafson, J. (2020).</w:t>
          </w:r>
          <w:bookmarkEnd w:id="43"/>
          <w:r>
            <w:t xml:space="preserve"> </w:t>
          </w:r>
          <w:r w:rsidRPr="00FD4C9C">
            <w:rPr>
              <w:i/>
            </w:rPr>
            <w:t>Modern speech synthesis for phonetic sciences: a discussion and an evaluation</w:t>
          </w:r>
          <w:r w:rsidRPr="00FD4C9C">
            <w:t>. Center for Open Science. https://doi.org/10.31234/osf.io/dxvhc</w:t>
          </w:r>
        </w:p>
        <w:p w14:paraId="7184EBF4" w14:textId="77777777" w:rsidR="00FD4C9C" w:rsidRDefault="00FD4C9C" w:rsidP="00FD4C9C">
          <w:pPr>
            <w:pStyle w:val="CitaviBibliographyEntry"/>
          </w:pPr>
          <w:bookmarkStart w:id="44" w:name="_CTVL001e492b92eb4714b948d4d212ebae94a24"/>
          <w:r>
            <w:t>Martin, R. R., Haroldson, S. K., &amp; Triden, K. A. (1984). Stuttering and speech naturalness.</w:t>
          </w:r>
          <w:bookmarkEnd w:id="44"/>
          <w:r>
            <w:t xml:space="preserve"> </w:t>
          </w:r>
          <w:r w:rsidRPr="00FD4C9C">
            <w:rPr>
              <w:i/>
            </w:rPr>
            <w:t>The Journal of Speech and Hearing Disorders</w:t>
          </w:r>
          <w:r w:rsidRPr="00FD4C9C">
            <w:t xml:space="preserve">, </w:t>
          </w:r>
          <w:r w:rsidRPr="00FD4C9C">
            <w:rPr>
              <w:i/>
            </w:rPr>
            <w:t>49</w:t>
          </w:r>
          <w:r w:rsidRPr="00FD4C9C">
            <w:t>(1), 53–58. https://doi.org/10.1044/jshd.4901.53</w:t>
          </w:r>
        </w:p>
        <w:p w14:paraId="00895E50" w14:textId="77777777" w:rsidR="00FD4C9C" w:rsidRDefault="00FD4C9C" w:rsidP="00FD4C9C">
          <w:pPr>
            <w:pStyle w:val="CitaviBibliographyEntry"/>
          </w:pPr>
          <w:bookmarkStart w:id="45" w:name="_CTVL0010669a1f449a44641b1bb9ea328d0b29e"/>
          <w:r>
            <w:t>Mawalim, C. O., Galajit, K., Karnjana, J., Kidani, S., &amp; Unoki, M. (2022). Speaker anonymization by modifying fundamental frequency and x-vector singular value.</w:t>
          </w:r>
          <w:bookmarkEnd w:id="45"/>
          <w:r>
            <w:t xml:space="preserve"> </w:t>
          </w:r>
          <w:r w:rsidRPr="00FD4C9C">
            <w:rPr>
              <w:i/>
            </w:rPr>
            <w:t>Computer Speech &amp; Language</w:t>
          </w:r>
          <w:r w:rsidRPr="00FD4C9C">
            <w:t xml:space="preserve">, </w:t>
          </w:r>
          <w:r w:rsidRPr="00FD4C9C">
            <w:rPr>
              <w:i/>
            </w:rPr>
            <w:t>73</w:t>
          </w:r>
          <w:r w:rsidRPr="00FD4C9C">
            <w:t>, 101326. https://doi.org/10.1016/j.csl.2021.101326</w:t>
          </w:r>
        </w:p>
        <w:p w14:paraId="04B4D150" w14:textId="77777777" w:rsidR="00FD4C9C" w:rsidRDefault="00FD4C9C" w:rsidP="00FD4C9C">
          <w:pPr>
            <w:pStyle w:val="CitaviBibliographyEntry"/>
          </w:pPr>
          <w:bookmarkStart w:id="46" w:name="_CTVL001cb3dca543f4445dd95bfd8233cab7281"/>
          <w:r>
            <w:t>Mayo, C., Clark, R. A. J., &amp; King, S. (2011). Listeners’ weighting of acoustic cues to synthetic speech naturalness: A multidimensional scaling analysis.</w:t>
          </w:r>
          <w:bookmarkEnd w:id="46"/>
          <w:r>
            <w:t xml:space="preserve"> </w:t>
          </w:r>
          <w:r w:rsidRPr="00FD4C9C">
            <w:rPr>
              <w:i/>
            </w:rPr>
            <w:t>Speech Communication</w:t>
          </w:r>
          <w:r w:rsidRPr="00FD4C9C">
            <w:t xml:space="preserve">, </w:t>
          </w:r>
          <w:r w:rsidRPr="00FD4C9C">
            <w:rPr>
              <w:i/>
            </w:rPr>
            <w:t>53</w:t>
          </w:r>
          <w:r w:rsidRPr="00FD4C9C">
            <w:t>(3), 311–326. https://doi.org/10.1016/j.specom.2010.10.003</w:t>
          </w:r>
        </w:p>
        <w:p w14:paraId="0552D056" w14:textId="77777777" w:rsidR="00FD4C9C" w:rsidRDefault="00FD4C9C" w:rsidP="00FD4C9C">
          <w:pPr>
            <w:pStyle w:val="CitaviBibliographyEntry"/>
          </w:pPr>
          <w:bookmarkStart w:id="47" w:name="_CTVL001f05185d98a9441be95c3e6edcabe352d"/>
          <w:r>
            <w:t>McGinn, C., &amp; Torre, I. (2019, March 11–14). Can you Tell the Robot by the Voice? An Exploratory Study on the Role of Voice in the Perception of Robots. In</w:t>
          </w:r>
          <w:bookmarkEnd w:id="47"/>
          <w:r>
            <w:t xml:space="preserve"> </w:t>
          </w:r>
          <w:r w:rsidRPr="00FD4C9C">
            <w:rPr>
              <w:i/>
            </w:rPr>
            <w:t xml:space="preserve">2019 14th ACM/IEEE International Conference on Human-Robot Interaction (HRI) </w:t>
          </w:r>
          <w:r w:rsidRPr="00FD4C9C">
            <w:t>(pp. 211–221). IEEE. https://doi.org/10.1109/HRI.2019.8673305</w:t>
          </w:r>
        </w:p>
        <w:p w14:paraId="5AA8018A" w14:textId="77777777" w:rsidR="00FD4C9C" w:rsidRDefault="00FD4C9C" w:rsidP="00FD4C9C">
          <w:pPr>
            <w:pStyle w:val="CitaviBibliographyEntry"/>
          </w:pPr>
          <w:bookmarkStart w:id="48" w:name="_CTVL0015a1db91b33d14ff99658fb9fdac7737e"/>
          <w:r>
            <w:t>Meltzner, G. S., &amp; Hillman, R. E. (2005). Impact of Aberrant Acoustic Properties on the Perception of Sound Quality in Electrolarynx Speech.</w:t>
          </w:r>
          <w:bookmarkEnd w:id="48"/>
          <w:r>
            <w:t xml:space="preserve"> </w:t>
          </w:r>
          <w:r w:rsidRPr="00FD4C9C">
            <w:rPr>
              <w:i/>
            </w:rPr>
            <w:t>J Speech Lang Hear Res</w:t>
          </w:r>
          <w:r w:rsidRPr="00FD4C9C">
            <w:t xml:space="preserve">, </w:t>
          </w:r>
          <w:r w:rsidRPr="00FD4C9C">
            <w:rPr>
              <w:i/>
            </w:rPr>
            <w:t>48</w:t>
          </w:r>
          <w:r w:rsidRPr="00FD4C9C">
            <w:t>(4), 766–779. https://doi.org/10.1044/1092-4388(2005/053)</w:t>
          </w:r>
        </w:p>
        <w:p w14:paraId="56525952" w14:textId="77777777" w:rsidR="00FD4C9C" w:rsidRDefault="00FD4C9C" w:rsidP="00FD4C9C">
          <w:pPr>
            <w:pStyle w:val="CitaviBibliographyEntry"/>
          </w:pPr>
          <w:bookmarkStart w:id="49" w:name="_CTVL001c0e2675ecdaf4536acede0659e31b5d4"/>
          <w:r>
            <w:t>Merritt, B., &amp; Bent, T. (2020). Perceptual Evaluation of Speech Naturalness in Speakers of Varying Gender Identities.</w:t>
          </w:r>
          <w:bookmarkEnd w:id="49"/>
          <w:r>
            <w:t xml:space="preserve"> </w:t>
          </w:r>
          <w:r w:rsidRPr="00FD4C9C">
            <w:rPr>
              <w:i/>
            </w:rPr>
            <w:t>J Speech Lang Hear Res</w:t>
          </w:r>
          <w:r w:rsidRPr="00FD4C9C">
            <w:t xml:space="preserve">, </w:t>
          </w:r>
          <w:r w:rsidRPr="00FD4C9C">
            <w:rPr>
              <w:i/>
            </w:rPr>
            <w:t>63</w:t>
          </w:r>
          <w:r w:rsidRPr="00FD4C9C">
            <w:t>(7), 2054–2069. https://doi.org/10.1044/2020_JSLHR-19-00337</w:t>
          </w:r>
        </w:p>
        <w:p w14:paraId="6507D164" w14:textId="77777777" w:rsidR="00FD4C9C" w:rsidRDefault="00FD4C9C" w:rsidP="00FD4C9C">
          <w:pPr>
            <w:pStyle w:val="CitaviBibliographyEntry"/>
          </w:pPr>
          <w:bookmarkStart w:id="50" w:name="_CTVL00120728d07d052409b8c97a27a3cfc4717"/>
          <w:r>
            <w:t>Mitchell, W. J., Szerszen, K. A., Lu, A. S., Schermerhorn, P. W., Scheutz, M., &amp; Macdorman, K. F. (2011). A mismatch in the human realism of face and voice produces an uncanny valley.</w:t>
          </w:r>
          <w:bookmarkEnd w:id="50"/>
          <w:r>
            <w:t xml:space="preserve"> </w:t>
          </w:r>
          <w:r w:rsidRPr="00FD4C9C">
            <w:rPr>
              <w:i/>
            </w:rPr>
            <w:t>I-Perception</w:t>
          </w:r>
          <w:r w:rsidRPr="00FD4C9C">
            <w:t xml:space="preserve">, </w:t>
          </w:r>
          <w:r w:rsidRPr="00FD4C9C">
            <w:rPr>
              <w:i/>
            </w:rPr>
            <w:t>2</w:t>
          </w:r>
          <w:r w:rsidRPr="00FD4C9C">
            <w:t>(1), 10–12. https://doi.org/10.1068/i0415</w:t>
          </w:r>
        </w:p>
        <w:p w14:paraId="7D97ECD0" w14:textId="77777777" w:rsidR="00FD4C9C" w:rsidRDefault="00FD4C9C" w:rsidP="00FD4C9C">
          <w:pPr>
            <w:pStyle w:val="CitaviBibliographyEntry"/>
          </w:pPr>
          <w:bookmarkStart w:id="51" w:name="_CTVL0015f5cb147e9724e6da87514966070f76d"/>
          <w:r>
            <w:t>Moore, B. C. J., &amp; Tan, C.</w:t>
          </w:r>
          <w:r>
            <w:rPr>
              <w:rFonts w:ascii="Cambria Math" w:hAnsi="Cambria Math" w:cs="Cambria Math"/>
            </w:rPr>
            <w:t>‑</w:t>
          </w:r>
          <w:r>
            <w:t>T. (2003). Perceived naturalness of spectrally distorted speech and music.</w:t>
          </w:r>
          <w:bookmarkEnd w:id="51"/>
          <w:r>
            <w:t xml:space="preserve"> </w:t>
          </w:r>
          <w:r w:rsidRPr="00FD4C9C">
            <w:rPr>
              <w:i/>
            </w:rPr>
            <w:t>The Journal of the Acoustical Society of America</w:t>
          </w:r>
          <w:r w:rsidRPr="00FD4C9C">
            <w:t xml:space="preserve">, </w:t>
          </w:r>
          <w:r w:rsidRPr="00FD4C9C">
            <w:rPr>
              <w:i/>
            </w:rPr>
            <w:t>114</w:t>
          </w:r>
          <w:r w:rsidRPr="00FD4C9C">
            <w:t>(1), 408–419. https://doi.org/10.1121/1.1577552</w:t>
          </w:r>
        </w:p>
        <w:p w14:paraId="72269FAA" w14:textId="77777777" w:rsidR="00FD4C9C" w:rsidRDefault="00FD4C9C" w:rsidP="00FD4C9C">
          <w:pPr>
            <w:pStyle w:val="CitaviBibliographyEntry"/>
          </w:pPr>
          <w:bookmarkStart w:id="52" w:name="_CTVL001537a00cedb02469e9b37ac7dcfd8caf8"/>
          <w:r>
            <w:t>Moya-Galé, G., Pagano, G., &amp; Walsh, S. J. (2024). Perceptual consequences of online group speech treatment for individuals with Parkinson's disease: A pilot study case series.</w:t>
          </w:r>
          <w:bookmarkEnd w:id="52"/>
          <w:r>
            <w:t xml:space="preserve"> </w:t>
          </w:r>
          <w:r w:rsidRPr="00FD4C9C">
            <w:rPr>
              <w:i/>
            </w:rPr>
            <w:t>International Journal of Speech-Language Pathology</w:t>
          </w:r>
          <w:r w:rsidRPr="00FD4C9C">
            <w:t>, 1–16. https://doi.org/10.1080/17549507.2024.2330538</w:t>
          </w:r>
        </w:p>
        <w:p w14:paraId="0755ABD0" w14:textId="77777777" w:rsidR="00FD4C9C" w:rsidRDefault="00FD4C9C" w:rsidP="00FD4C9C">
          <w:pPr>
            <w:pStyle w:val="CitaviBibliographyEntry"/>
          </w:pPr>
          <w:bookmarkStart w:id="53" w:name="_CTVL0018ce0de860a5c41cd95b5c2949122efc6"/>
          <w:r>
            <w:t>Nusbaum, H. C., Francis, A. L., &amp; Henly, A. S. (1997). Measuring the naturalness of synthetic speech.</w:t>
          </w:r>
          <w:bookmarkEnd w:id="53"/>
          <w:r>
            <w:t xml:space="preserve"> </w:t>
          </w:r>
          <w:r w:rsidRPr="00FD4C9C">
            <w:rPr>
              <w:i/>
            </w:rPr>
            <w:t>International Journal of Speech Technology</w:t>
          </w:r>
          <w:r w:rsidRPr="00FD4C9C">
            <w:t xml:space="preserve">, </w:t>
          </w:r>
          <w:r w:rsidRPr="00FD4C9C">
            <w:rPr>
              <w:i/>
            </w:rPr>
            <w:t>2</w:t>
          </w:r>
          <w:r w:rsidRPr="00FD4C9C">
            <w:t>(1), 7–19.</w:t>
          </w:r>
        </w:p>
        <w:p w14:paraId="67DFD4AD" w14:textId="77777777" w:rsidR="00FD4C9C" w:rsidRDefault="00FD4C9C" w:rsidP="00FD4C9C">
          <w:pPr>
            <w:pStyle w:val="CitaviBibliographyEntry"/>
          </w:pPr>
          <w:bookmarkStart w:id="54" w:name="_CTVL001a54500133cb04aa185303201aa6afaf2"/>
          <w:r>
            <w:lastRenderedPageBreak/>
            <w:t>Nussbaum, C., Pöhlmann, M., Kreysa, H., &amp; Schweinberger, S. R. (2023). Perceived naturalness of emotional voice morphs.</w:t>
          </w:r>
          <w:bookmarkEnd w:id="54"/>
          <w:r>
            <w:t xml:space="preserve"> </w:t>
          </w:r>
          <w:r w:rsidRPr="00FD4C9C">
            <w:rPr>
              <w:i/>
            </w:rPr>
            <w:t>Cognition &amp; Emotion</w:t>
          </w:r>
          <w:r w:rsidRPr="00FD4C9C">
            <w:t>, 1–17. https://doi.org/10.1080/02699931.2023.2200920</w:t>
          </w:r>
        </w:p>
        <w:p w14:paraId="70648350" w14:textId="77777777" w:rsidR="00FD4C9C" w:rsidRDefault="00FD4C9C" w:rsidP="00FD4C9C">
          <w:pPr>
            <w:pStyle w:val="CitaviBibliographyEntry"/>
          </w:pPr>
          <w:bookmarkStart w:id="55" w:name="_CTVL001f2006f1362364ea39afc1da0b4fa1c78"/>
          <w:r>
            <w:t>Parmar, D., Olafsson, S., Utami, D., Murali, P., &amp; Bickmore, T. (2022). Designing Empathic Virtual Agents: Manipulating Animation, Voice, Rendering, and Empathy to Create Persuasive Agents.</w:t>
          </w:r>
          <w:bookmarkEnd w:id="55"/>
          <w:r>
            <w:t xml:space="preserve"> </w:t>
          </w:r>
          <w:r w:rsidRPr="00FD4C9C">
            <w:rPr>
              <w:i/>
            </w:rPr>
            <w:t>Autonomous Agents and Multi-Agent Systems</w:t>
          </w:r>
          <w:r w:rsidRPr="00FD4C9C">
            <w:t xml:space="preserve">, </w:t>
          </w:r>
          <w:r w:rsidRPr="00FD4C9C">
            <w:rPr>
              <w:i/>
            </w:rPr>
            <w:t>36</w:t>
          </w:r>
          <w:r w:rsidRPr="00FD4C9C">
            <w:t>(1). https://doi.org/10.1007/s10458-021-09539-1</w:t>
          </w:r>
        </w:p>
        <w:p w14:paraId="5C40672E" w14:textId="77777777" w:rsidR="00FD4C9C" w:rsidRDefault="00FD4C9C" w:rsidP="00FD4C9C">
          <w:pPr>
            <w:pStyle w:val="CitaviBibliographyEntry"/>
          </w:pPr>
          <w:bookmarkStart w:id="56" w:name="_CTVL00122ae8252eaef42eca7bb1cc817bdcbb7"/>
          <w:r>
            <w:t>Rao M V, A., Victory J, S., &amp; Ghosh, P. K. (2018). Effect of source filter interaction on isolated vowel-consonant-vowel perception.</w:t>
          </w:r>
          <w:bookmarkEnd w:id="56"/>
          <w:r>
            <w:t xml:space="preserve"> </w:t>
          </w:r>
          <w:r w:rsidRPr="00FD4C9C">
            <w:rPr>
              <w:i/>
            </w:rPr>
            <w:t>The Journal of the Acoustical Society of America</w:t>
          </w:r>
          <w:r w:rsidRPr="00FD4C9C">
            <w:t xml:space="preserve">, </w:t>
          </w:r>
          <w:r w:rsidRPr="00FD4C9C">
            <w:rPr>
              <w:i/>
            </w:rPr>
            <w:t>144</w:t>
          </w:r>
          <w:r w:rsidRPr="00FD4C9C">
            <w:t>(2), EL95. https://doi.org/10.1121/1.5049510</w:t>
          </w:r>
        </w:p>
        <w:p w14:paraId="29145331" w14:textId="77777777" w:rsidR="00FD4C9C" w:rsidRDefault="00FD4C9C" w:rsidP="00FD4C9C">
          <w:pPr>
            <w:pStyle w:val="CitaviBibliographyEntry"/>
          </w:pPr>
          <w:bookmarkStart w:id="57" w:name="_CTVL001c63b743e03c7465c91b03de7033706b6"/>
          <w:r>
            <w:t>Ratcliff, A., Coughlin, S., &amp; Lehman, M. (2002). Factors influencing ratings of speech naturalness in augmentative and alternative communication.</w:t>
          </w:r>
          <w:bookmarkEnd w:id="57"/>
          <w:r>
            <w:t xml:space="preserve"> </w:t>
          </w:r>
          <w:r w:rsidRPr="00FD4C9C">
            <w:rPr>
              <w:i/>
            </w:rPr>
            <w:t>Augmentative and Alternative Communication</w:t>
          </w:r>
          <w:r w:rsidRPr="00FD4C9C">
            <w:t xml:space="preserve">, </w:t>
          </w:r>
          <w:r w:rsidRPr="00FD4C9C">
            <w:rPr>
              <w:i/>
            </w:rPr>
            <w:t>18</w:t>
          </w:r>
          <w:r w:rsidRPr="00FD4C9C">
            <w:t>(1), 11–19. https://doi.org/10.1080/aac.18.1.11.19</w:t>
          </w:r>
        </w:p>
        <w:p w14:paraId="56C0D022" w14:textId="77777777" w:rsidR="00FD4C9C" w:rsidRDefault="00FD4C9C" w:rsidP="00FD4C9C">
          <w:pPr>
            <w:pStyle w:val="CitaviBibliographyEntry"/>
          </w:pPr>
          <w:bookmarkStart w:id="58" w:name="_CTVL001c436adf58e114813af41749f64b2d8ec"/>
          <w:r>
            <w:t>Rodero, E. (2017). Effectiveness, attention, and recall of human and artificial voices in an advertising story. Prosody influence and functions of voices.</w:t>
          </w:r>
          <w:bookmarkEnd w:id="58"/>
          <w:r>
            <w:t xml:space="preserve"> </w:t>
          </w:r>
          <w:r w:rsidRPr="00FD4C9C">
            <w:rPr>
              <w:i/>
            </w:rPr>
            <w:t>Computers in Human Behavior</w:t>
          </w:r>
          <w:r w:rsidRPr="00FD4C9C">
            <w:t xml:space="preserve">, </w:t>
          </w:r>
          <w:r w:rsidRPr="00FD4C9C">
            <w:rPr>
              <w:i/>
            </w:rPr>
            <w:t>77</w:t>
          </w:r>
          <w:r w:rsidRPr="00FD4C9C">
            <w:t>, 336–346. https://doi.org/10.1016/j.chb.2017.08.044</w:t>
          </w:r>
        </w:p>
        <w:p w14:paraId="7B25FD11" w14:textId="77777777" w:rsidR="00FD4C9C" w:rsidRDefault="00FD4C9C" w:rsidP="00FD4C9C">
          <w:pPr>
            <w:pStyle w:val="CitaviBibliographyEntry"/>
          </w:pPr>
          <w:bookmarkStart w:id="59" w:name="_CTVL001b2cfed2201dc4bfbb30224d692fe3c7c"/>
          <w:r>
            <w:t>Rodero, E., &amp; Lucas, I. (2023). Synthetic versus human voices in audiobooks: The human emotional intimacy effect.</w:t>
          </w:r>
          <w:bookmarkEnd w:id="59"/>
          <w:r>
            <w:t xml:space="preserve"> </w:t>
          </w:r>
          <w:r w:rsidRPr="00FD4C9C">
            <w:rPr>
              <w:i/>
            </w:rPr>
            <w:t>New Media &amp; Society</w:t>
          </w:r>
          <w:r w:rsidRPr="00FD4C9C">
            <w:t xml:space="preserve">, </w:t>
          </w:r>
          <w:r w:rsidRPr="00FD4C9C">
            <w:rPr>
              <w:i/>
            </w:rPr>
            <w:t>25</w:t>
          </w:r>
          <w:r w:rsidRPr="00FD4C9C">
            <w:t>(7), 1746–1764. https://doi.org/10.1177/14614448211024142</w:t>
          </w:r>
        </w:p>
        <w:p w14:paraId="332CA2AE" w14:textId="77777777" w:rsidR="00FD4C9C" w:rsidRDefault="00FD4C9C" w:rsidP="00FD4C9C">
          <w:pPr>
            <w:pStyle w:val="CitaviBibliographyEntry"/>
          </w:pPr>
          <w:bookmarkStart w:id="60" w:name="_CTVL0018cf762b66ae24429b5a54b99d6898cd6"/>
          <w:r>
            <w:t>Romportl, J. (2014). Speech Synthesis and Uncanny Valley. In A. Horák, P. Sojka, I. Kopeček, &amp; K. Pala (Eds.),</w:t>
          </w:r>
          <w:bookmarkEnd w:id="60"/>
          <w:r>
            <w:t xml:space="preserve"> </w:t>
          </w:r>
          <w:r w:rsidRPr="00FD4C9C">
            <w:rPr>
              <w:i/>
            </w:rPr>
            <w:t xml:space="preserve">Lecture Notes in Computer Science: Vol. 8655, Text, speech and dialogue </w:t>
          </w:r>
          <w:r w:rsidRPr="00FD4C9C">
            <w:t>(pp. 595–602). Springer International Publishing. https://doi.org/10.1007/978-3-319-10816-2_72</w:t>
          </w:r>
        </w:p>
        <w:p w14:paraId="4BB31160" w14:textId="77777777" w:rsidR="00FD4C9C" w:rsidRDefault="00FD4C9C" w:rsidP="00FD4C9C">
          <w:pPr>
            <w:pStyle w:val="CitaviBibliographyEntry"/>
          </w:pPr>
          <w:bookmarkStart w:id="61" w:name="_CTVL0012ee235348c9e4c64bce4ee1d5e2192b4"/>
          <w:r>
            <w:t>Sarigul, B., &amp; Urgen, B. A. (2023). Audio–Visual Predictive Processing in the Perception of Humans and Robots.</w:t>
          </w:r>
          <w:bookmarkEnd w:id="61"/>
          <w:r>
            <w:t xml:space="preserve"> </w:t>
          </w:r>
          <w:r w:rsidRPr="00FD4C9C">
            <w:rPr>
              <w:i/>
            </w:rPr>
            <w:t>International Journal of Social Robotics</w:t>
          </w:r>
          <w:r w:rsidRPr="00FD4C9C">
            <w:t xml:space="preserve">, </w:t>
          </w:r>
          <w:r w:rsidRPr="00FD4C9C">
            <w:rPr>
              <w:i/>
            </w:rPr>
            <w:t>15</w:t>
          </w:r>
          <w:r w:rsidRPr="00FD4C9C">
            <w:t>(5), 855–865. https://doi.org/10.1007/s12369-023-00990-6</w:t>
          </w:r>
        </w:p>
        <w:p w14:paraId="0E26F4E1" w14:textId="77777777" w:rsidR="00FD4C9C" w:rsidRDefault="00FD4C9C" w:rsidP="00FD4C9C">
          <w:pPr>
            <w:pStyle w:val="CitaviBibliographyEntry"/>
          </w:pPr>
          <w:bookmarkStart w:id="62" w:name="_CTVL001cadaf14523614780b0eb2a4b96498e2d"/>
          <w:r>
            <w:t>Schölderle, T., Haas, E., &amp; Ziegler, W. (2023). Speech Naturalness in the Assessment of Childhood Dysarthria.</w:t>
          </w:r>
          <w:bookmarkEnd w:id="62"/>
          <w:r>
            <w:t xml:space="preserve"> </w:t>
          </w:r>
          <w:r w:rsidRPr="00FD4C9C">
            <w:rPr>
              <w:i/>
            </w:rPr>
            <w:t>American Journal of Speech-Language Pathology</w:t>
          </w:r>
          <w:r w:rsidRPr="00FD4C9C">
            <w:t xml:space="preserve">, </w:t>
          </w:r>
          <w:r w:rsidRPr="00FD4C9C">
            <w:rPr>
              <w:i/>
            </w:rPr>
            <w:t>32</w:t>
          </w:r>
          <w:r w:rsidRPr="00FD4C9C">
            <w:t>(4), 1633–1643. https://doi.org/10.1044/2023_AJSLP-23-00023</w:t>
          </w:r>
        </w:p>
        <w:p w14:paraId="1FF271F6" w14:textId="77777777" w:rsidR="00FD4C9C" w:rsidRDefault="00FD4C9C" w:rsidP="00FD4C9C">
          <w:pPr>
            <w:pStyle w:val="CitaviBibliographyEntry"/>
          </w:pPr>
          <w:bookmarkStart w:id="63" w:name="_CTVL001e756301a1d1043738864e448e45e01b6"/>
          <w:r>
            <w:t>Schreibelmayr, S., &amp; Mara, M. (2022). Robot Voices in Daily Life: Vocal Human-Likeness and Application Context as Determinants of User Acceptance.</w:t>
          </w:r>
          <w:bookmarkEnd w:id="63"/>
          <w:r>
            <w:t xml:space="preserve"> </w:t>
          </w:r>
          <w:r w:rsidRPr="00FD4C9C">
            <w:rPr>
              <w:i/>
            </w:rPr>
            <w:t>Frontiers in Psychology</w:t>
          </w:r>
          <w:r w:rsidRPr="00FD4C9C">
            <w:t xml:space="preserve">, </w:t>
          </w:r>
          <w:r w:rsidRPr="00FD4C9C">
            <w:rPr>
              <w:i/>
            </w:rPr>
            <w:t>13</w:t>
          </w:r>
          <w:r w:rsidRPr="00FD4C9C">
            <w:t>, 787499. https://doi.org/10.3389/fpsyg.2022.787499</w:t>
          </w:r>
        </w:p>
        <w:p w14:paraId="63D25542" w14:textId="77777777" w:rsidR="00FD4C9C" w:rsidRDefault="00FD4C9C" w:rsidP="00FD4C9C">
          <w:pPr>
            <w:pStyle w:val="CitaviBibliographyEntry"/>
          </w:pPr>
          <w:bookmarkStart w:id="64" w:name="_CTVL001c655edd88d0c41a08eff9aaa8cdce345"/>
          <w:r>
            <w:t>Seaborn, K., Miyake, N. P., Pennefather, P., &amp; Otake-Matsuura, M. (2021). Voice in Human–Agent Interaction.</w:t>
          </w:r>
          <w:bookmarkEnd w:id="64"/>
          <w:r>
            <w:t xml:space="preserve"> </w:t>
          </w:r>
          <w:r w:rsidRPr="00FD4C9C">
            <w:rPr>
              <w:i/>
            </w:rPr>
            <w:t>ACM Computing Surveys</w:t>
          </w:r>
          <w:r w:rsidRPr="00FD4C9C">
            <w:t xml:space="preserve">, </w:t>
          </w:r>
          <w:r w:rsidRPr="00FD4C9C">
            <w:rPr>
              <w:i/>
            </w:rPr>
            <w:t>54</w:t>
          </w:r>
          <w:r w:rsidRPr="00FD4C9C">
            <w:t>(4), 1–43. https://doi.org/10.1145/3386867</w:t>
          </w:r>
        </w:p>
        <w:p w14:paraId="22196212" w14:textId="77777777" w:rsidR="00FD4C9C" w:rsidRDefault="00FD4C9C" w:rsidP="00FD4C9C">
          <w:pPr>
            <w:pStyle w:val="CitaviBibliographyEntry"/>
          </w:pPr>
          <w:bookmarkStart w:id="65" w:name="_CTVL001d8e5a7d3a7924fc3aad5dd8287ced150"/>
          <w:r>
            <w:t>Tamagawa, R., Watson, C. I., Kuo, I. H., MacDonald, B. A., &amp; Broadbent, E. (2011). The Effects of Synthesized Voice Accents on User Perceptions of Robots.</w:t>
          </w:r>
          <w:bookmarkEnd w:id="65"/>
          <w:r>
            <w:t xml:space="preserve"> </w:t>
          </w:r>
          <w:r w:rsidRPr="00FD4C9C">
            <w:rPr>
              <w:i/>
            </w:rPr>
            <w:t>International Journal of Social Robotics</w:t>
          </w:r>
          <w:r w:rsidRPr="00FD4C9C">
            <w:t xml:space="preserve">, </w:t>
          </w:r>
          <w:r w:rsidRPr="00FD4C9C">
            <w:rPr>
              <w:i/>
            </w:rPr>
            <w:t>3</w:t>
          </w:r>
          <w:r w:rsidRPr="00FD4C9C">
            <w:t>(3), 253–262. https://doi.org/10.1007/s12369-011-0100-4</w:t>
          </w:r>
        </w:p>
        <w:p w14:paraId="48D8FAAC" w14:textId="77777777" w:rsidR="00FD4C9C" w:rsidRDefault="00FD4C9C" w:rsidP="00FD4C9C">
          <w:pPr>
            <w:pStyle w:val="CitaviBibliographyEntry"/>
          </w:pPr>
          <w:bookmarkStart w:id="66" w:name="_CTVL00112cb11d5f07e4a4fa077d5b119b964ee"/>
          <w:r>
            <w:t>Urakami, J., Sutthithatip, S., &amp; Moore, B. A. (2020). The Effect of Naturalness of Voice and Empathic Responses on Enjoyment, Attitudes and Motivation for Interacting with a Voice User Interface. In M. Kurosu (Ed.),</w:t>
          </w:r>
          <w:bookmarkEnd w:id="66"/>
          <w:r>
            <w:t xml:space="preserve"> </w:t>
          </w:r>
          <w:r w:rsidRPr="00FD4C9C">
            <w:rPr>
              <w:i/>
            </w:rPr>
            <w:t xml:space="preserve">Lecture Notes in Computer Science. Human-Computer Interaction. Multimodal and Natural Interaction </w:t>
          </w:r>
          <w:r w:rsidRPr="00FD4C9C">
            <w:t>(Vol. 12182, pp. 244–259). Springer International Publishing. https://doi.org/10.1007/978-3-030-49062-1_17</w:t>
          </w:r>
        </w:p>
        <w:p w14:paraId="14262563" w14:textId="77777777" w:rsidR="00FD4C9C" w:rsidRDefault="00FD4C9C" w:rsidP="00FD4C9C">
          <w:pPr>
            <w:pStyle w:val="CitaviBibliographyEntry"/>
          </w:pPr>
          <w:bookmarkStart w:id="67" w:name="_CTVL0015a94f4972ba244ccae6afe9d5df33b4a"/>
          <w:r>
            <w:t>van Prooije, T., Knuijt, S., Oostveen, J., Kapteijns, K., Vogel, A. P., &amp; van de Warrenburg, B. (2023). Perceptual and Acoustic Analysis of Speech in Spinocerebellar ataxia Type 1.</w:t>
          </w:r>
          <w:bookmarkEnd w:id="67"/>
          <w:r>
            <w:t xml:space="preserve"> </w:t>
          </w:r>
          <w:r w:rsidRPr="00FD4C9C">
            <w:rPr>
              <w:i/>
            </w:rPr>
            <w:t xml:space="preserve">Cerebellum (London, England). </w:t>
          </w:r>
          <w:r w:rsidRPr="00FD4C9C">
            <w:t>Advance online publication. https://doi.org/10.1007/s12311-023-01513-9</w:t>
          </w:r>
        </w:p>
        <w:p w14:paraId="211833FA" w14:textId="77777777" w:rsidR="00FD4C9C" w:rsidRDefault="00FD4C9C" w:rsidP="00FD4C9C">
          <w:pPr>
            <w:pStyle w:val="CitaviBibliographyEntry"/>
          </w:pPr>
          <w:bookmarkStart w:id="68" w:name="_CTVL001a77e43335938474caf43c1ac87097ad7"/>
          <w:r>
            <w:t>Velner, E., Boersma, P. P., &amp; Graaf, M. M. de (2020). Intonation in Robot Speech. In T. Belpaeme, J. Young, H. Gunes, &amp; L. Riek (Eds.),</w:t>
          </w:r>
          <w:bookmarkEnd w:id="68"/>
          <w:r>
            <w:t xml:space="preserve"> </w:t>
          </w:r>
          <w:r w:rsidRPr="00FD4C9C">
            <w:rPr>
              <w:i/>
            </w:rPr>
            <w:t xml:space="preserve">Proceedings of the 2020 ACM/IEEE International Conference on Human-Robot Interaction </w:t>
          </w:r>
          <w:r w:rsidRPr="00FD4C9C">
            <w:t>(pp. 569–578). ACM. https://doi.org/10.1145/3319502.3374801</w:t>
          </w:r>
        </w:p>
        <w:p w14:paraId="0EC7EABE" w14:textId="77777777" w:rsidR="00FD4C9C" w:rsidRDefault="00FD4C9C" w:rsidP="00FD4C9C">
          <w:pPr>
            <w:pStyle w:val="CitaviBibliographyEntry"/>
          </w:pPr>
          <w:bookmarkStart w:id="69" w:name="_CTVL0016a6f74b49bda4923b3e7d77f5a7e4472"/>
          <w:r>
            <w:lastRenderedPageBreak/>
            <w:t>Venkatraman, A., &amp; Sivasankar, M. P. (2018). Continuous Vocal Fry Simulated in Laboratory Subjects: A Preliminary Report on Voice Production and Listener Ratings.</w:t>
          </w:r>
          <w:bookmarkEnd w:id="69"/>
          <w:r>
            <w:t xml:space="preserve"> </w:t>
          </w:r>
          <w:r w:rsidRPr="00FD4C9C">
            <w:rPr>
              <w:i/>
            </w:rPr>
            <w:t>American Journal of Speech-Language Pathology</w:t>
          </w:r>
          <w:r w:rsidRPr="00FD4C9C">
            <w:t xml:space="preserve">, </w:t>
          </w:r>
          <w:r w:rsidRPr="00FD4C9C">
            <w:rPr>
              <w:i/>
            </w:rPr>
            <w:t>27</w:t>
          </w:r>
          <w:r w:rsidRPr="00FD4C9C">
            <w:t>(4), 1539–1545. https://doi.org/10.1044/2018_AJSLP-17-0212</w:t>
          </w:r>
        </w:p>
        <w:p w14:paraId="6DD48201" w14:textId="77777777" w:rsidR="00FD4C9C" w:rsidRDefault="00FD4C9C" w:rsidP="00FD4C9C">
          <w:pPr>
            <w:pStyle w:val="CitaviBibliographyEntry"/>
          </w:pPr>
          <w:bookmarkStart w:id="70" w:name="_CTVL001ff38ec5511fa4aaab9ed21aa63670c02"/>
          <w:r>
            <w:t>Vogel, A. P., Stoll, L. H., Oettinger, A., Rommel, N., Kraus, E.</w:t>
          </w:r>
          <w:r>
            <w:rPr>
              <w:rFonts w:ascii="Cambria Math" w:hAnsi="Cambria Math" w:cs="Cambria Math"/>
            </w:rPr>
            <w:t>‑</w:t>
          </w:r>
          <w:r>
            <w:t>M., Timmann,</w:t>
          </w:r>
          <w:r>
            <w:rPr>
              <w:rFonts w:ascii="Calibri" w:hAnsi="Calibri" w:cs="Calibri"/>
            </w:rPr>
            <w:t> </w:t>
          </w:r>
          <w:r>
            <w:t>D., Scott,</w:t>
          </w:r>
          <w:r>
            <w:rPr>
              <w:rFonts w:ascii="Calibri" w:hAnsi="Calibri" w:cs="Calibri"/>
            </w:rPr>
            <w:t> </w:t>
          </w:r>
          <w:r>
            <w:t>D., Atay,</w:t>
          </w:r>
          <w:r>
            <w:rPr>
              <w:rFonts w:ascii="Calibri" w:hAnsi="Calibri" w:cs="Calibri"/>
            </w:rPr>
            <w:t> </w:t>
          </w:r>
          <w:r>
            <w:t>C., Storey,</w:t>
          </w:r>
          <w:r>
            <w:rPr>
              <w:rFonts w:ascii="Calibri" w:hAnsi="Calibri" w:cs="Calibri"/>
            </w:rPr>
            <w:t> </w:t>
          </w:r>
          <w:r>
            <w:t>E., Sch</w:t>
          </w:r>
          <w:r>
            <w:rPr>
              <w:rFonts w:ascii="Calibri" w:hAnsi="Calibri" w:cs="Calibri"/>
            </w:rPr>
            <w:t>ö</w:t>
          </w:r>
          <w:r>
            <w:t>ls,</w:t>
          </w:r>
          <w:r>
            <w:rPr>
              <w:rFonts w:ascii="Calibri" w:hAnsi="Calibri" w:cs="Calibri"/>
            </w:rPr>
            <w:t> </w:t>
          </w:r>
          <w:r>
            <w:t>L., &amp; Synofzik, M. (2019). Speech treatment improves dysarthria in multisystemic ataxia: A rater-blinded, controlled pilot-study in ARSACS.</w:t>
          </w:r>
          <w:bookmarkEnd w:id="70"/>
          <w:r>
            <w:t xml:space="preserve"> </w:t>
          </w:r>
          <w:r w:rsidRPr="00FD4C9C">
            <w:rPr>
              <w:i/>
            </w:rPr>
            <w:t>Journal of Neurology</w:t>
          </w:r>
          <w:r w:rsidRPr="00FD4C9C">
            <w:t xml:space="preserve">, </w:t>
          </w:r>
          <w:r w:rsidRPr="00FD4C9C">
            <w:rPr>
              <w:i/>
            </w:rPr>
            <w:t>266</w:t>
          </w:r>
          <w:r w:rsidRPr="00FD4C9C">
            <w:t>(5), 1260–1266. https://doi.org/10.1007/s00415-019-09258-4</w:t>
          </w:r>
        </w:p>
        <w:p w14:paraId="793F018E" w14:textId="77777777" w:rsidR="00FD4C9C" w:rsidRDefault="00FD4C9C" w:rsidP="00FD4C9C">
          <w:pPr>
            <w:pStyle w:val="CitaviBibliographyEntry"/>
          </w:pPr>
          <w:bookmarkStart w:id="71" w:name="_CTVL00187f98e1725584bfc80361a8a028d5115"/>
          <w:r>
            <w:t>Yamasaki, R., Montagnoli, A., Murano, E. Z., Gebrim, E., Hachiya, A., Lopes da Silva, J. V., Behlau, M., &amp; Tsuji, D. (2017). Perturbation Measurements on the Degree of Naturalness of Synthesized Vowels.</w:t>
          </w:r>
          <w:bookmarkEnd w:id="71"/>
          <w:r>
            <w:t xml:space="preserve"> </w:t>
          </w:r>
          <w:r w:rsidRPr="00FD4C9C">
            <w:rPr>
              <w:i/>
            </w:rPr>
            <w:t>Journal of Voice</w:t>
          </w:r>
          <w:r w:rsidRPr="00FD4C9C">
            <w:t xml:space="preserve">, </w:t>
          </w:r>
          <w:r w:rsidRPr="00FD4C9C">
            <w:rPr>
              <w:i/>
            </w:rPr>
            <w:t>31</w:t>
          </w:r>
          <w:r w:rsidRPr="00FD4C9C">
            <w:t>(3), 389.e1-389.e8. https://doi.org/10.1016/j.jvoice.2016.09.020</w:t>
          </w:r>
        </w:p>
        <w:p w14:paraId="12180863" w14:textId="6BA37EC4" w:rsidR="00FD4C9C" w:rsidRPr="00FD4C9C" w:rsidRDefault="00FD4C9C" w:rsidP="00FD4C9C">
          <w:pPr>
            <w:pStyle w:val="CitaviBibliographyEntry"/>
            <w:rPr>
              <w:lang w:val="en-US"/>
            </w:rPr>
          </w:pPr>
          <w:bookmarkStart w:id="72" w:name="_CTVL001a1e5bbaffeea488994d4c328929ebf3f"/>
          <w:r>
            <w:t>Yorkston, K. M., Hammen, V. L., Beukelman, D. R., &amp; Traynor, C. D. (1990). The effect of rate control on the intelligibility and naturalness of dysarthric speech.</w:t>
          </w:r>
          <w:bookmarkEnd w:id="72"/>
          <w:r>
            <w:t xml:space="preserve"> </w:t>
          </w:r>
          <w:r w:rsidRPr="00FD4C9C">
            <w:rPr>
              <w:i/>
            </w:rPr>
            <w:t>The Journal of Speech and Hearing Disorders</w:t>
          </w:r>
          <w:r w:rsidRPr="00FD4C9C">
            <w:t xml:space="preserve">, </w:t>
          </w:r>
          <w:r w:rsidRPr="00FD4C9C">
            <w:rPr>
              <w:i/>
            </w:rPr>
            <w:t>55</w:t>
          </w:r>
          <w:r w:rsidRPr="00FD4C9C">
            <w:t>(3), 550–560. https://doi.org/10.1044/jshd.5503.550</w:t>
          </w:r>
          <w:r>
            <w:fldChar w:fldCharType="end"/>
          </w:r>
        </w:p>
      </w:sdtContent>
    </w:sdt>
    <w:p w14:paraId="255443ED" w14:textId="77777777" w:rsidR="00FD4C9C" w:rsidRPr="00FD4C9C" w:rsidRDefault="00FD4C9C" w:rsidP="00FD4C9C">
      <w:pPr>
        <w:rPr>
          <w:lang w:val="en-US"/>
        </w:rPr>
      </w:pPr>
    </w:p>
    <w:sectPr w:rsidR="00FD4C9C" w:rsidRPr="00FD4C9C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03028"/>
    <w:rsid w:val="00165DD3"/>
    <w:rsid w:val="00903028"/>
    <w:rsid w:val="00CC121E"/>
    <w:rsid w:val="00FD4C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D13BACB-CCF9-4251-BBFE-B0B67B84A1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FD4C9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FD4C9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FD4C9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FD4C9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FD4C9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FD4C9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FD4C9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FD4C9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FD4C9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FD4C9C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FD4C9C"/>
    <w:pPr>
      <w:tabs>
        <w:tab w:val="left" w:pos="720"/>
      </w:tabs>
      <w:spacing w:after="0"/>
      <w:ind w:left="720" w:hanging="7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FD4C9C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FD4C9C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FD4C9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D4C9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FD4C9C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FD4C9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FD4C9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FD4C9C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FD4C9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FD4C9C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FD4C9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FD4C9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FD4C9C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FD4C9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FD4C9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FD4C9C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FD4C9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FD4C9C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FD4C9C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FD4C9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FD4C9C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FD4C9C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FD4C9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FD4C9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FD4C9C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FD4C9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FD4C9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FD4C9C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FD4C9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FD4C9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glossaryDocument" Target="glossary/document.xml"/><Relationship Id="rId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145C61A-8996-455D-BB94-66DDE3D0295B}"/>
      </w:docPartPr>
      <w:docPartBody>
        <w:p w:rsidR="00000000" w:rsidRDefault="005C750A">
          <w:r w:rsidRPr="00704243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750A"/>
    <w:rsid w:val="00352D8B"/>
    <w:rsid w:val="005C75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5C750A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72450</Words>
  <Characters>456436</Characters>
  <Application>Microsoft Office Word</Application>
  <DocSecurity>0</DocSecurity>
  <Lines>3803</Lines>
  <Paragraphs>105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78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 Nussbaum</dc:creator>
  <cp:keywords/>
  <dc:description/>
  <cp:lastModifiedBy>Christine Nussbaum</cp:lastModifiedBy>
  <cp:revision>2</cp:revision>
  <dcterms:created xsi:type="dcterms:W3CDTF">2024-07-08T12:40:00Z</dcterms:created>
  <dcterms:modified xsi:type="dcterms:W3CDTF">2024-07-08T12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xud3xgg861m0hk8a0a24t2ak7mdcek4vkbkbm2dq163; ProjectName=LibraryCNussbaum</vt:lpwstr>
  </property>
  <property fmtid="{D5CDD505-2E9C-101B-9397-08002B2CF9AE}" pid="3" name="CitaviDocumentProperty_7">
    <vt:lpwstr>LibraryCNussbaum</vt:lpwstr>
  </property>
  <property fmtid="{D5CDD505-2E9C-101B-9397-08002B2CF9AE}" pid="4" name="CitaviDocumentProperty_0">
    <vt:lpwstr>a497688b-32bf-4a30-a6ed-cca847fabde3</vt:lpwstr>
  </property>
  <property fmtid="{D5CDD505-2E9C-101B-9397-08002B2CF9AE}" pid="5" name="CitaviDocumentProperty_1">
    <vt:lpwstr>6.17.0.0</vt:lpwstr>
  </property>
  <property fmtid="{D5CDD505-2E9C-101B-9397-08002B2CF9AE}" pid="6" name="CitaviDocumentProperty_6">
    <vt:lpwstr>True</vt:lpwstr>
  </property>
</Properties>
</file>